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B7271" w14:textId="2888C3B7" w:rsidR="00072FA4" w:rsidRPr="00072FA4" w:rsidRDefault="00072FA4" w:rsidP="00072FA4">
      <w:pPr>
        <w:spacing w:line="360" w:lineRule="auto"/>
        <w:rPr>
          <w:b/>
          <w:i/>
          <w:sz w:val="24"/>
        </w:rPr>
      </w:pPr>
      <w:bookmarkStart w:id="0" w:name="_GoBack"/>
      <w:bookmarkEnd w:id="0"/>
      <w:r>
        <w:rPr>
          <w:b/>
          <w:sz w:val="24"/>
        </w:rPr>
        <w:t xml:space="preserve"> Multiple spawning events promote increased larval dispersal in a western boundary current.</w:t>
      </w:r>
    </w:p>
    <w:p w14:paraId="1A5E31AB" w14:textId="5AF88B18" w:rsidR="00F86FC7" w:rsidRPr="00385E12" w:rsidRDefault="00F86FC7" w:rsidP="00E4010E">
      <w:pPr>
        <w:spacing w:line="360" w:lineRule="auto"/>
        <w:jc w:val="center"/>
        <w:rPr>
          <w:szCs w:val="20"/>
        </w:rPr>
      </w:pPr>
      <w:r w:rsidRPr="00385E12">
        <w:rPr>
          <w:szCs w:val="20"/>
        </w:rPr>
        <w:t xml:space="preserve">Schilling, </w:t>
      </w:r>
      <w:r w:rsidR="00E1737B" w:rsidRPr="00385E12">
        <w:rPr>
          <w:szCs w:val="20"/>
        </w:rPr>
        <w:t xml:space="preserve">Everett, </w:t>
      </w:r>
      <w:r w:rsidRPr="00385E12">
        <w:rPr>
          <w:szCs w:val="20"/>
        </w:rPr>
        <w:t xml:space="preserve">Smith, Stewart, Hughes, </w:t>
      </w:r>
      <w:proofErr w:type="spellStart"/>
      <w:r w:rsidRPr="00385E12">
        <w:rPr>
          <w:szCs w:val="20"/>
        </w:rPr>
        <w:t>Roughan</w:t>
      </w:r>
      <w:proofErr w:type="spellEnd"/>
      <w:r w:rsidR="0098394A" w:rsidRPr="00385E12">
        <w:rPr>
          <w:szCs w:val="20"/>
        </w:rPr>
        <w:t xml:space="preserve"> (?)</w:t>
      </w:r>
      <w:r w:rsidRPr="00385E12">
        <w:rPr>
          <w:szCs w:val="20"/>
        </w:rPr>
        <w:t>, Kerry, Suthers</w:t>
      </w:r>
    </w:p>
    <w:p w14:paraId="0BFCFFF3" w14:textId="13AD6E57" w:rsidR="00FF5A06" w:rsidRPr="00385E12" w:rsidRDefault="00FF5A06" w:rsidP="00FF5A06">
      <w:pPr>
        <w:spacing w:line="360" w:lineRule="auto"/>
        <w:rPr>
          <w:szCs w:val="20"/>
        </w:rPr>
      </w:pPr>
      <w:r w:rsidRPr="00385E12">
        <w:rPr>
          <w:b/>
          <w:bCs/>
          <w:szCs w:val="20"/>
        </w:rPr>
        <w:t>Target journal</w:t>
      </w:r>
      <w:r w:rsidRPr="00385E12">
        <w:rPr>
          <w:szCs w:val="20"/>
        </w:rPr>
        <w:t xml:space="preserve">: Fisheries oceanography (or go big for </w:t>
      </w:r>
      <w:r w:rsidR="00385E12" w:rsidRPr="00385E12">
        <w:rPr>
          <w:szCs w:val="20"/>
        </w:rPr>
        <w:t>journal of biogeography or landscape ecology – they have some dispersal papers)</w:t>
      </w:r>
    </w:p>
    <w:p w14:paraId="438E2DDA" w14:textId="156B7608" w:rsidR="00857508" w:rsidRDefault="00857508" w:rsidP="00E4010E">
      <w:pPr>
        <w:spacing w:line="360" w:lineRule="auto"/>
        <w:rPr>
          <w:b/>
        </w:rPr>
      </w:pPr>
      <w:r>
        <w:rPr>
          <w:b/>
        </w:rPr>
        <w:t>Abstract</w:t>
      </w:r>
    </w:p>
    <w:p w14:paraId="3EAC4379" w14:textId="40C575A5" w:rsidR="00B8009E" w:rsidRPr="00EF19EE" w:rsidRDefault="00B8009E" w:rsidP="00E4010E">
      <w:pPr>
        <w:spacing w:line="360" w:lineRule="auto"/>
      </w:pPr>
      <w:r>
        <w:t xml:space="preserve">Transport of larvae by ocean currents to appropriate juvenile habitat is an important mechanism for many marine species. </w:t>
      </w:r>
      <w:r w:rsidR="00EF19EE">
        <w:t xml:space="preserve">Changes in the spawning timing or location can have large implications on the final destinations of ocean transported larvae. A previously unrecognised summer spawning event was reported for the southwest Pacific population of </w:t>
      </w:r>
      <w:r w:rsidR="00EF19EE">
        <w:rPr>
          <w:i/>
        </w:rPr>
        <w:t>Pomatomus saltatrix</w:t>
      </w:r>
      <w:r w:rsidR="00EF19EE">
        <w:t xml:space="preserve">. While </w:t>
      </w:r>
      <w:r w:rsidR="00BB18AF">
        <w:t>fishing restrictions</w:t>
      </w:r>
      <w:r w:rsidR="00EF19EE">
        <w:t xml:space="preserve"> are in place to protect the traditional</w:t>
      </w:r>
      <w:r w:rsidR="00BB18AF">
        <w:t>ly</w:t>
      </w:r>
      <w:r w:rsidR="00EF19EE">
        <w:t xml:space="preserve"> </w:t>
      </w:r>
      <w:r w:rsidR="00BB18AF">
        <w:t>recognised</w:t>
      </w:r>
      <w:r w:rsidR="00EF19EE">
        <w:t xml:space="preserve"> spring spawning event</w:t>
      </w:r>
      <w:r w:rsidR="00072FA4">
        <w:t>s</w:t>
      </w:r>
      <w:r w:rsidR="00EF19EE">
        <w:t xml:space="preserve">, the importance of this new spawning event is uncertain. Here we conduct a particle tracking simulation of </w:t>
      </w:r>
      <w:r w:rsidR="00EF19EE">
        <w:rPr>
          <w:i/>
        </w:rPr>
        <w:t>P. saltatrix</w:t>
      </w:r>
      <w:r w:rsidR="00EF19EE">
        <w:t xml:space="preserve"> spawning and result</w:t>
      </w:r>
      <w:r w:rsidR="00BB18AF">
        <w:t>ing</w:t>
      </w:r>
      <w:r w:rsidR="00EF19EE">
        <w:t xml:space="preserve"> larval dispersal</w:t>
      </w:r>
      <w:r w:rsidR="00072FA4">
        <w:t xml:space="preserve"> via the East Australian Current</w:t>
      </w:r>
      <w:r w:rsidR="00EF19EE">
        <w:t xml:space="preserve"> to highlight the differing contributions of the spawning events to potential settlement along the east Australian coast. By modelling the three recognised spawning events, we show that the newly recognised</w:t>
      </w:r>
      <w:r w:rsidR="001A56BE">
        <w:t xml:space="preserve"> mid-latitude</w:t>
      </w:r>
      <w:r w:rsidR="00EF19EE">
        <w:t xml:space="preserve"> summer spawning event contributes the highest proportion of larvae to the southern portion of the distribution. This is due to reduced mortality (due to faster growth in the warmer water) and the seasonal strengthening of the East Australian Current</w:t>
      </w:r>
      <w:r w:rsidR="00BB18AF">
        <w:t xml:space="preserve"> driving particles further south</w:t>
      </w:r>
      <w:r w:rsidR="00EF19EE">
        <w:t>.</w:t>
      </w:r>
      <w:r w:rsidR="00072FA4">
        <w:t xml:space="preserve"> Spawning over broad temporal and spatial scales by </w:t>
      </w:r>
      <w:r w:rsidR="00072FA4">
        <w:rPr>
          <w:i/>
        </w:rPr>
        <w:t>P. saltatrix</w:t>
      </w:r>
      <w:r w:rsidR="00072FA4">
        <w:t xml:space="preserve"> </w:t>
      </w:r>
      <w:proofErr w:type="gramStart"/>
      <w:r w:rsidR="00072FA4">
        <w:t>has</w:t>
      </w:r>
      <w:proofErr w:type="gramEnd"/>
      <w:r w:rsidR="00072FA4">
        <w:t xml:space="preserve"> potentially developed as a mechanism to ensure maximum dispersal of larvae.</w:t>
      </w:r>
      <w:r w:rsidR="00072FA4">
        <w:rPr>
          <w:i/>
        </w:rPr>
        <w:t xml:space="preserve"> </w:t>
      </w:r>
      <w:r w:rsidR="00072FA4">
        <w:t xml:space="preserve">This finding demonstrates that species which utilise ocean currents for transport of larvae can substantially alter the final settlement locations of larvae by spawning in different locations or at different times of the year. </w:t>
      </w:r>
    </w:p>
    <w:p w14:paraId="7FE84AAA" w14:textId="77777777" w:rsidR="00B8009E" w:rsidRDefault="00B8009E" w:rsidP="00E4010E">
      <w:pPr>
        <w:spacing w:line="360" w:lineRule="auto"/>
      </w:pPr>
    </w:p>
    <w:p w14:paraId="4F8B1548" w14:textId="34A67A8B" w:rsidR="000A7373" w:rsidRPr="00072FA4" w:rsidRDefault="000A7373" w:rsidP="00E4010E">
      <w:pPr>
        <w:spacing w:line="360" w:lineRule="auto"/>
      </w:pPr>
      <w:r>
        <w:t>Keywords: particle tracking</w:t>
      </w:r>
      <w:r w:rsidR="00072FA4">
        <w:t xml:space="preserve">, tailor, bluefish, </w:t>
      </w:r>
      <w:r w:rsidR="00072FA4">
        <w:rPr>
          <w:i/>
        </w:rPr>
        <w:t>Pomatomus saltatrix</w:t>
      </w:r>
      <w:r w:rsidR="00072FA4">
        <w:t>, connectivity, larval transport</w:t>
      </w:r>
    </w:p>
    <w:p w14:paraId="6EDE0F7E" w14:textId="77777777" w:rsidR="00F46D99" w:rsidRDefault="00F46D99">
      <w:pPr>
        <w:rPr>
          <w:b/>
        </w:rPr>
      </w:pPr>
      <w:r>
        <w:rPr>
          <w:b/>
        </w:rPr>
        <w:br w:type="page"/>
      </w:r>
    </w:p>
    <w:p w14:paraId="1E6CF396" w14:textId="13604259" w:rsidR="001E3C8F" w:rsidRDefault="001E3C8F" w:rsidP="00E4010E">
      <w:pPr>
        <w:spacing w:line="360" w:lineRule="auto"/>
        <w:rPr>
          <w:b/>
        </w:rPr>
      </w:pPr>
      <w:r>
        <w:rPr>
          <w:b/>
        </w:rPr>
        <w:lastRenderedPageBreak/>
        <w:t>Introduction</w:t>
      </w:r>
    </w:p>
    <w:p w14:paraId="46CF2DE7" w14:textId="6F91534F" w:rsidR="004A426D" w:rsidRDefault="00636BB4" w:rsidP="0060711D">
      <w:pPr>
        <w:spacing w:line="360" w:lineRule="auto"/>
        <w:ind w:firstLine="720"/>
      </w:pPr>
      <w:r>
        <w:t>The larval phase of many marine organisms is subject to</w:t>
      </w:r>
      <w:r w:rsidR="004A426D">
        <w:t xml:space="preserve"> extremely high mortality (from both predation and starvation)</w:t>
      </w:r>
      <w:r>
        <w:t>, with large numbers of larvae often being spawned</w:t>
      </w:r>
      <w:r w:rsidR="00955005">
        <w:t xml:space="preserve"> to overcome this </w:t>
      </w:r>
      <w:r w:rsidR="00955005">
        <w:fldChar w:fldCharType="begin"/>
      </w:r>
      <w:r w:rsidR="00D2303A">
        <w:instrText xml:space="preserve"> ADDIN EN.CITE &lt;EndNote&gt;&lt;Cite&gt;&lt;Author&gt;Pepin&lt;/Author&gt;&lt;Year&gt;1989&lt;/Year&gt;&lt;RecNum&gt;482&lt;/RecNum&gt;&lt;DisplayText&gt;(Pepin 1989)&lt;/DisplayText&gt;&lt;record&gt;&lt;rec-number&gt;482&lt;/rec-number&gt;&lt;foreign-keys&gt;&lt;key app="EN" db-id="tpvtxxttc2dzapezfe4xfz5nxr9at0sv9zrz" timestamp="1560310547"&gt;482&lt;/key&gt;&lt;/foreign-keys&gt;&lt;ref-type name="Journal Article"&gt;17&lt;/ref-type&gt;&lt;contributors&gt;&lt;authors&gt;&lt;author&gt;Pepin, Pierre&lt;/author&gt;&lt;/authors&gt;&lt;/contributors&gt;&lt;titles&gt;&lt;title&gt;Predation and Starvation of Larval Fish: A Numerical Experiment of Size- and Growth-Dependent Survival&lt;/title&gt;&lt;secondary-title&gt;Biological Oceanography&lt;/secondary-title&gt;&lt;/titles&gt;&lt;periodical&gt;&lt;full-title&gt;Biological Oceanography&lt;/full-title&gt;&lt;/periodical&gt;&lt;pages&gt;23-44&lt;/pages&gt;&lt;volume&gt;6&lt;/volume&gt;&lt;number&gt;1&lt;/number&gt;&lt;dates&gt;&lt;year&gt;1989&lt;/year&gt;&lt;pub-dates&gt;&lt;date&gt;1989/01/01&lt;/date&gt;&lt;/pub-dates&gt;&lt;/dates&gt;&lt;publisher&gt;Taylor &amp;amp; Francis&lt;/publisher&gt;&lt;isbn&gt;0196-5581&lt;/isbn&gt;&lt;urls&gt;&lt;related-urls&gt;&lt;url&gt;https://www.tandfonline.com/doi/abs/10.1080/01965581.1988.10749521&lt;/url&gt;&lt;/related-urls&gt;&lt;/urls&gt;&lt;electronic-resource-num&gt;10.1080/01965581.1988.10749521&lt;/electronic-resource-num&gt;&lt;/record&gt;&lt;/Cite&gt;&lt;/EndNote&gt;</w:instrText>
      </w:r>
      <w:r w:rsidR="00955005">
        <w:fldChar w:fldCharType="separate"/>
      </w:r>
      <w:r w:rsidR="00D2303A">
        <w:rPr>
          <w:noProof/>
        </w:rPr>
        <w:t>(Pepin 1989)</w:t>
      </w:r>
      <w:r w:rsidR="00955005">
        <w:fldChar w:fldCharType="end"/>
      </w:r>
      <w:r>
        <w:t>.</w:t>
      </w:r>
      <w:r w:rsidR="004A426D">
        <w:t xml:space="preserve"> </w:t>
      </w:r>
      <w:r>
        <w:t>Ocean currents then transport larvae away from the spawning sites, potentially to juvenile habitat. This dispersal can result in larvae</w:t>
      </w:r>
      <w:r w:rsidR="00970259">
        <w:t xml:space="preserve"> potentially</w:t>
      </w:r>
      <w:r>
        <w:t xml:space="preserve"> settling up to 100’s of kilometres away from the original spawning site</w:t>
      </w:r>
      <w:r w:rsidR="006370EB">
        <w:t xml:space="preserve"> </w:t>
      </w:r>
      <w:r w:rsidR="006370EB">
        <w:fldChar w:fldCharType="begin"/>
      </w:r>
      <w:r w:rsidR="00D2303A">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6370EB">
        <w:fldChar w:fldCharType="separate"/>
      </w:r>
      <w:r w:rsidR="00D2303A">
        <w:rPr>
          <w:noProof/>
        </w:rPr>
        <w:t>(Cowen et al. 2006, Cetina-Heredia et al. 2019)</w:t>
      </w:r>
      <w:r w:rsidR="006370EB">
        <w:fldChar w:fldCharType="end"/>
      </w:r>
      <w:r>
        <w:t xml:space="preserve">.  </w:t>
      </w:r>
      <w:r w:rsidR="00622863">
        <w:t>Both s</w:t>
      </w:r>
      <w:r>
        <w:t>easonal</w:t>
      </w:r>
      <w:r w:rsidR="00622863">
        <w:t xml:space="preserve"> and fine scale temporal</w:t>
      </w:r>
      <w:r>
        <w:t xml:space="preserve"> variation in ocean currents can result is vastly different larval distributions</w:t>
      </w:r>
      <w:r w:rsidR="00622863">
        <w:t xml:space="preserve">, potentially contributing to the highly variable recruitment </w:t>
      </w:r>
      <w:r w:rsidR="00622863">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 </w:instrText>
      </w:r>
      <w:r w:rsidR="00D2303A">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DATA </w:instrText>
      </w:r>
      <w:r w:rsidR="00D2303A">
        <w:fldChar w:fldCharType="end"/>
      </w:r>
      <w:r w:rsidR="00622863">
        <w:fldChar w:fldCharType="separate"/>
      </w:r>
      <w:r w:rsidR="00D2303A">
        <w:rPr>
          <w:noProof/>
        </w:rPr>
        <w:t>(Houde 1989b, Siegel et al. 2008)</w:t>
      </w:r>
      <w:r w:rsidR="00622863">
        <w:fldChar w:fldCharType="end"/>
      </w:r>
      <w:r>
        <w:t xml:space="preserve">. </w:t>
      </w:r>
      <w:r w:rsidR="004A426D">
        <w:t xml:space="preserve">Many species </w:t>
      </w:r>
      <w:r w:rsidR="00955005">
        <w:t xml:space="preserve">use this variation by </w:t>
      </w:r>
      <w:r w:rsidR="004A426D">
        <w:t>spawn</w:t>
      </w:r>
      <w:r w:rsidR="00955005">
        <w:t>ing</w:t>
      </w:r>
      <w:r w:rsidR="004A426D">
        <w:t xml:space="preserve"> at specific times of the year in specific locations, potentially as an adaptation to maximise larval survival, by potentially spawning in areas with more favourable oceanography</w:t>
      </w:r>
      <w:r w:rsidR="00C21545">
        <w:t xml:space="preserve"> </w:t>
      </w:r>
      <w:r w:rsidR="00EB078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DATA </w:instrText>
      </w:r>
      <w:r w:rsidR="00D2303A">
        <w:fldChar w:fldCharType="end"/>
      </w:r>
      <w:r w:rsidR="00EB078A">
        <w:fldChar w:fldCharType="separate"/>
      </w:r>
      <w:r w:rsidR="00D2303A">
        <w:rPr>
          <w:noProof/>
        </w:rPr>
        <w:t>(Cowen and Sponaugle 2009, Davies et al. 2014)</w:t>
      </w:r>
      <w:r w:rsidR="00EB078A">
        <w:fldChar w:fldCharType="end"/>
      </w:r>
      <w:r w:rsidR="004A426D">
        <w:t>.</w:t>
      </w:r>
      <w:r w:rsidRPr="00636BB4">
        <w:t xml:space="preserve"> </w:t>
      </w:r>
      <w:r>
        <w:t>It is important that the transport potentially settlement of larvae from spawning events is understood to in order to understand the</w:t>
      </w:r>
      <w:r w:rsidR="006370EB">
        <w:t xml:space="preserve"> connectivity between spawning and settlement locations, a key component of the</w:t>
      </w:r>
      <w:r>
        <w:t xml:space="preserve"> reproductive cycle</w:t>
      </w:r>
      <w:r w:rsidR="006370EB">
        <w:t>.</w:t>
      </w:r>
    </w:p>
    <w:p w14:paraId="0EE54320" w14:textId="08A0B26B" w:rsidR="006E044C" w:rsidRDefault="006E044C" w:rsidP="0060711D">
      <w:pPr>
        <w:spacing w:line="360" w:lineRule="auto"/>
        <w:ind w:firstLine="720"/>
      </w:pPr>
      <w:r>
        <w:t>With advances in computing power and</w:t>
      </w:r>
      <w:r w:rsidR="00C77A3E">
        <w:t xml:space="preserve"> higher resolution</w:t>
      </w:r>
      <w:r>
        <w:t xml:space="preserve"> ocean models, biophysical models</w:t>
      </w:r>
      <w:r w:rsidR="00DF26F6">
        <w:t xml:space="preserve"> parameterised with species specific information</w:t>
      </w:r>
      <w:r>
        <w:t xml:space="preserve"> are increasingly being used to understand </w:t>
      </w:r>
      <w:r w:rsidR="00A3204A">
        <w:t xml:space="preserve">and manage </w:t>
      </w:r>
      <w:r>
        <w:t>connectivity in the marine environment</w:t>
      </w:r>
      <w:r w:rsidR="00C77A3E">
        <w:t xml:space="preserve"> </w:t>
      </w:r>
      <w:r w:rsidR="00A3204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 </w:instrText>
      </w:r>
      <w:r w:rsidR="00D2303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DATA </w:instrText>
      </w:r>
      <w:r w:rsidR="00D2303A">
        <w:fldChar w:fldCharType="end"/>
      </w:r>
      <w:r w:rsidR="00A3204A">
        <w:fldChar w:fldCharType="separate"/>
      </w:r>
      <w:r w:rsidR="00D2303A">
        <w:rPr>
          <w:noProof/>
        </w:rPr>
        <w:t>(Gallego et al. 2007, Hinrichsen et al. 2011)</w:t>
      </w:r>
      <w:r w:rsidR="00A3204A">
        <w:fldChar w:fldCharType="end"/>
      </w:r>
      <w:r>
        <w:t>. By tracking particles, it possible to identify</w:t>
      </w:r>
      <w:r w:rsidR="00B61325">
        <w:t xml:space="preserve"> particularly important areas for larval production in terms of transport to</w:t>
      </w:r>
      <w:r w:rsidR="006370EB">
        <w:t xml:space="preserve"> suitable</w:t>
      </w:r>
      <w:r w:rsidR="00B61325">
        <w:t xml:space="preserve"> juvenile habitats </w:t>
      </w:r>
      <w:r w:rsidR="00B61325">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B61325">
        <w:fldChar w:fldCharType="separate"/>
      </w:r>
      <w:r w:rsidR="00D2303A">
        <w:rPr>
          <w:noProof/>
        </w:rPr>
        <w:t>(Everett et al. 2017, Munroe et al. 2018)</w:t>
      </w:r>
      <w:r w:rsidR="00B61325">
        <w:fldChar w:fldCharType="end"/>
      </w:r>
      <w:r w:rsidR="00B61325">
        <w:t>.</w:t>
      </w:r>
      <w:r w:rsidR="00EE48E2">
        <w:t xml:space="preserve"> </w:t>
      </w:r>
      <w:r w:rsidR="00DF26F6">
        <w:t>H</w:t>
      </w:r>
      <w:r>
        <w:t>igh resolution hydrodynamic models</w:t>
      </w:r>
      <w:r w:rsidR="00C77A3E">
        <w:t xml:space="preserve"> provide a mechanism to examine the physical factors which shape observed distribution</w:t>
      </w:r>
      <w:r w:rsidR="0007487B">
        <w:t>s</w:t>
      </w:r>
      <w:r w:rsidR="00C77A3E">
        <w:t xml:space="preserve"> of larva</w:t>
      </w:r>
      <w:r w:rsidR="0007487B">
        <w:t>e</w:t>
      </w:r>
      <w:r w:rsidR="00C77A3E">
        <w:t xml:space="preserve"> and settled juveniles.</w:t>
      </w:r>
      <w:r w:rsidR="002034AF">
        <w:t xml:space="preserve"> </w:t>
      </w:r>
      <w:r w:rsidR="0068342A">
        <w:t>More than 500 biophysical</w:t>
      </w:r>
      <w:r w:rsidR="002034AF">
        <w:t xml:space="preserve"> models have been successfully applied in many </w:t>
      </w:r>
      <w:r w:rsidR="000E562B">
        <w:t>systems</w:t>
      </w:r>
      <w:r w:rsidR="0068342A">
        <w:t xml:space="preserve"> </w:t>
      </w:r>
      <w:r w:rsidR="0068342A">
        <w:fldChar w:fldCharType="begin"/>
      </w:r>
      <w:r w:rsidR="00D2303A">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fldChar w:fldCharType="separate"/>
      </w:r>
      <w:r w:rsidR="00D2303A">
        <w:rPr>
          <w:noProof/>
        </w:rPr>
        <w:t>(Nolasco et al. 2018)</w:t>
      </w:r>
      <w:r w:rsidR="0068342A">
        <w:fldChar w:fldCharType="end"/>
      </w:r>
      <w:r w:rsidR="000E562B">
        <w:t xml:space="preserve">, including </w:t>
      </w:r>
      <w:r w:rsidR="00EB36C1">
        <w:t>t</w:t>
      </w:r>
      <w:r w:rsidR="0007487B">
        <w:t xml:space="preserve">he </w:t>
      </w:r>
      <w:r w:rsidR="00D71BE3">
        <w:t>S</w:t>
      </w:r>
      <w:r w:rsidR="0007487B">
        <w:t>outhern Ocean</w:t>
      </w:r>
      <w:r w:rsidR="00FE0C85">
        <w:t xml:space="preserve"> </w:t>
      </w:r>
      <w:r w:rsidR="00FE0C85">
        <w:fldChar w:fldCharType="begin"/>
      </w:r>
      <w:r w:rsidR="00D2303A">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fldChar w:fldCharType="separate"/>
      </w:r>
      <w:r w:rsidR="00D2303A">
        <w:rPr>
          <w:noProof/>
        </w:rPr>
        <w:t>(Fraser et al. 2018)</w:t>
      </w:r>
      <w:r w:rsidR="00FE0C85">
        <w:fldChar w:fldCharType="end"/>
      </w:r>
      <w:r w:rsidR="000E562B">
        <w:t>, coastal boundary currents</w:t>
      </w:r>
      <w:r w:rsidR="00FE0C85">
        <w:t xml:space="preserve"> </w:t>
      </w:r>
      <w:r w:rsidR="00FE0C85">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FE0C85">
        <w:fldChar w:fldCharType="separate"/>
      </w:r>
      <w:r w:rsidR="00D2303A">
        <w:rPr>
          <w:noProof/>
        </w:rPr>
        <w:t>(Everett et al. 2017)</w:t>
      </w:r>
      <w:r w:rsidR="00FE0C85">
        <w:fldChar w:fldCharType="end"/>
      </w:r>
      <w:r w:rsidR="000E562B">
        <w:t xml:space="preserve"> and </w:t>
      </w:r>
      <w:r w:rsidR="006B6811">
        <w:t>seas such as the</w:t>
      </w:r>
      <w:r w:rsidR="000E562B">
        <w:t xml:space="preserve"> Mediterranean</w:t>
      </w:r>
      <w:r w:rsidR="00690EF0">
        <w:t xml:space="preserve"> Sea</w:t>
      </w:r>
      <w:r w:rsidR="009C6FD3">
        <w:t xml:space="preserve"> </w:t>
      </w:r>
      <w:r w:rsidR="009C6FD3">
        <w:fldChar w:fldCharType="begin"/>
      </w:r>
      <w:r w:rsidR="00D2303A">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fldChar w:fldCharType="separate"/>
      </w:r>
      <w:r w:rsidR="00D2303A">
        <w:rPr>
          <w:noProof/>
        </w:rPr>
        <w:t>(Andrello et al. 2013)</w:t>
      </w:r>
      <w:r w:rsidR="009C6FD3">
        <w:fldChar w:fldCharType="end"/>
      </w:r>
      <w:r w:rsidR="005104CC">
        <w:t>. These models have provided insight into transport mechanisms</w:t>
      </w:r>
      <w:r w:rsidR="000E562B">
        <w:t xml:space="preserve"> for a variety of organisms including </w:t>
      </w:r>
      <w:r w:rsidR="00CF735C">
        <w:t xml:space="preserve">kelp </w:t>
      </w:r>
      <w:r w:rsidR="00CF735C">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 </w:instrText>
      </w:r>
      <w:r w:rsidR="00D2303A">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DATA </w:instrText>
      </w:r>
      <w:r w:rsidR="00D2303A">
        <w:fldChar w:fldCharType="end"/>
      </w:r>
      <w:r w:rsidR="00CF735C">
        <w:fldChar w:fldCharType="separate"/>
      </w:r>
      <w:r w:rsidR="00D2303A">
        <w:rPr>
          <w:noProof/>
        </w:rPr>
        <w:t>(Coleman et al. 2011, Fraser et al. 2018)</w:t>
      </w:r>
      <w:r w:rsidR="00CF735C">
        <w:fldChar w:fldCharType="end"/>
      </w:r>
      <w:r w:rsidR="00CF735C">
        <w:t>,</w:t>
      </w:r>
      <w:r w:rsidR="000E562B">
        <w:t xml:space="preserve"> </w:t>
      </w:r>
      <w:r w:rsidR="00604E4D">
        <w:t xml:space="preserve">invertebrates </w:t>
      </w:r>
      <w:r w:rsidR="00604E4D">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604E4D">
        <w:fldChar w:fldCharType="separate"/>
      </w:r>
      <w:r w:rsidR="00D2303A">
        <w:rPr>
          <w:noProof/>
        </w:rPr>
        <w:t>(Everett et al. 2017, Munroe et al. 2018)</w:t>
      </w:r>
      <w:r w:rsidR="00604E4D">
        <w:fldChar w:fldCharType="end"/>
      </w:r>
      <w:r w:rsidR="00604E4D">
        <w:t xml:space="preserve"> and </w:t>
      </w:r>
      <w:r w:rsidR="000E562B">
        <w:t xml:space="preserve">fish </w:t>
      </w:r>
      <w:r w:rsidR="00690EF0">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 </w:instrText>
      </w:r>
      <w:r w:rsidR="00D2303A">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DATA </w:instrText>
      </w:r>
      <w:r w:rsidR="00D2303A">
        <w:fldChar w:fldCharType="end"/>
      </w:r>
      <w:r w:rsidR="00690EF0">
        <w:fldChar w:fldCharType="separate"/>
      </w:r>
      <w:r w:rsidR="00D2303A">
        <w:rPr>
          <w:noProof/>
        </w:rPr>
        <w:t>(Paris et al. 2005, Santos et al. 2018)</w:t>
      </w:r>
      <w:r w:rsidR="00690EF0">
        <w:fldChar w:fldCharType="end"/>
      </w:r>
      <w:r w:rsidR="000E562B">
        <w:t>.</w:t>
      </w:r>
    </w:p>
    <w:p w14:paraId="50A2CF72" w14:textId="636C0CA0" w:rsidR="003D78BB" w:rsidRDefault="003D78BB" w:rsidP="0060711D">
      <w:pPr>
        <w:spacing w:line="360" w:lineRule="auto"/>
        <w:ind w:firstLine="720"/>
      </w:pPr>
      <w:r>
        <w:rPr>
          <w:i/>
        </w:rPr>
        <w:t>Pomatomus saltatrix</w:t>
      </w:r>
      <w:r>
        <w:t xml:space="preserve"> is a globally important recreational and commercial fish species</w:t>
      </w:r>
      <w:r w:rsidR="001872A0">
        <w:t xml:space="preserve"> </w:t>
      </w:r>
      <w:r w:rsidR="001872A0">
        <w:fldChar w:fldCharType="begin"/>
      </w:r>
      <w:r w:rsidR="00D2303A">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1872A0">
        <w:fldChar w:fldCharType="separate"/>
      </w:r>
      <w:r w:rsidR="00D2303A">
        <w:rPr>
          <w:noProof/>
        </w:rPr>
        <w:t>(Juanes et al. 1996)</w:t>
      </w:r>
      <w:r w:rsidR="001872A0">
        <w:fldChar w:fldCharType="end"/>
      </w:r>
      <w:r>
        <w:t>. As a coastal pelagic predator with well documented annual migrations to spawning grounds</w:t>
      </w:r>
      <w:r w:rsidR="0019577F">
        <w:t xml:space="preserve"> in a boundary current system</w:t>
      </w:r>
      <w:r>
        <w:t xml:space="preserve">, </w:t>
      </w:r>
      <w:r w:rsidR="0019577F">
        <w:rPr>
          <w:i/>
        </w:rPr>
        <w:t xml:space="preserve">P. saltatrix </w:t>
      </w:r>
      <w:r>
        <w:t>is a good candidate for the use of particle tracking models to investigate larval dispersal from the spawning regions</w:t>
      </w:r>
      <w:r w:rsidR="009A6CD0">
        <w:t>.</w:t>
      </w:r>
      <w:r w:rsidR="00EB36C1">
        <w:t xml:space="preserve"> In the Atlantic Ocean,</w:t>
      </w:r>
      <w:r w:rsidR="00817EB0">
        <w:t xml:space="preserve"> </w:t>
      </w:r>
      <w:r w:rsidR="00EB36C1">
        <w:t>p</w:t>
      </w:r>
      <w:r w:rsidR="008210D9">
        <w:t>revious research</w:t>
      </w:r>
      <w:r w:rsidR="009A6CD0">
        <w:t xml:space="preserve"> </w:t>
      </w:r>
      <w:r w:rsidR="00AC73AB">
        <w:t xml:space="preserve">used hydrography, wind and satellite derived temperature to </w:t>
      </w:r>
      <w:r w:rsidR="00817EB0">
        <w:t>investigat</w:t>
      </w:r>
      <w:r w:rsidR="009A6CD0">
        <w:t>e</w:t>
      </w:r>
      <w:r w:rsidR="00817EB0">
        <w:t xml:space="preserve"> larval transport</w:t>
      </w:r>
      <w:r w:rsidR="009A6CD0">
        <w:t xml:space="preserve"> processes of </w:t>
      </w:r>
      <w:r w:rsidR="009A6CD0">
        <w:rPr>
          <w:i/>
        </w:rPr>
        <w:t>P. saltatrix</w:t>
      </w:r>
      <w:r w:rsidR="00817EB0">
        <w:t xml:space="preserve"> </w:t>
      </w:r>
      <w:r w:rsidR="00AC73AB">
        <w:t xml:space="preserve">and found </w:t>
      </w:r>
      <w:r w:rsidR="0019577F">
        <w:t>that the number of juveniles recruiting to estuaries is highly likely to be driven by oceanographic features</w:t>
      </w:r>
      <w:r w:rsidR="00817EB0">
        <w:t xml:space="preserve"> </w:t>
      </w:r>
      <w:r w:rsidR="00817EB0">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817EB0">
        <w:fldChar w:fldCharType="separate"/>
      </w:r>
      <w:r w:rsidR="00D2303A">
        <w:rPr>
          <w:noProof/>
        </w:rPr>
        <w:t>(Hare and Cowen 1996)</w:t>
      </w:r>
      <w:r w:rsidR="00817EB0">
        <w:fldChar w:fldCharType="end"/>
      </w:r>
      <w:r>
        <w:t xml:space="preserve">. In the southwest Pacific Ocean, </w:t>
      </w:r>
      <w:r>
        <w:rPr>
          <w:i/>
        </w:rPr>
        <w:t xml:space="preserve">P. </w:t>
      </w:r>
      <w:r>
        <w:rPr>
          <w:i/>
        </w:rPr>
        <w:lastRenderedPageBreak/>
        <w:t>saltatrix</w:t>
      </w:r>
      <w:r>
        <w:t xml:space="preserve"> (locally known as tailor) undertake annual migrations along the east coast of Australia approximately tracking with sea surface temperature (abundance </w:t>
      </w:r>
      <w:r w:rsidRPr="008210D9">
        <w:t>peaks at 2</w:t>
      </w:r>
      <w:r w:rsidR="008210D9" w:rsidRPr="008210D9">
        <w:t>1</w:t>
      </w:r>
      <w:r w:rsidRPr="008210D9">
        <w:t>.5°</w:t>
      </w:r>
      <w:r w:rsidR="00990054">
        <w:t xml:space="preserve"> </w:t>
      </w:r>
      <w:r w:rsidRPr="008210D9">
        <w:t>C)</w:t>
      </w:r>
      <w:r w:rsidR="0086568C">
        <w:t xml:space="preserve"> </w:t>
      </w:r>
      <w:r w:rsidR="0086568C">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fldChar w:fldCharType="separate"/>
      </w:r>
      <w:r w:rsidR="00D2303A">
        <w:rPr>
          <w:noProof/>
        </w:rPr>
        <w:t>(Brodie et al. 2018)</w:t>
      </w:r>
      <w:r w:rsidR="0086568C">
        <w:fldChar w:fldCharType="end"/>
      </w:r>
      <w:r>
        <w:t>. In winter</w:t>
      </w:r>
      <w:r w:rsidR="00A35C7E">
        <w:t xml:space="preserve">, </w:t>
      </w:r>
      <w:r w:rsidR="00A35C7E">
        <w:rPr>
          <w:i/>
        </w:rPr>
        <w:t xml:space="preserve">P saltatrix </w:t>
      </w:r>
      <w:r>
        <w:t>migrates north, up to 26°</w:t>
      </w:r>
      <w:r w:rsidR="00990054">
        <w:t xml:space="preserve"> </w:t>
      </w:r>
      <w:r>
        <w:t>S (Fraser Island)</w:t>
      </w:r>
      <w:r w:rsidR="002B562F">
        <w:t xml:space="preserve"> where in spring the main spawning event occurs</w:t>
      </w:r>
      <w:r w:rsidR="00A35C7E">
        <w:t xml:space="preserve"> </w:t>
      </w:r>
      <w:r w:rsidR="00A35C7E">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 </w:instrText>
      </w:r>
      <w:r w:rsidR="00D2303A">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DATA </w:instrText>
      </w:r>
      <w:r w:rsidR="00D2303A">
        <w:fldChar w:fldCharType="end"/>
      </w:r>
      <w:r w:rsidR="00A35C7E">
        <w:fldChar w:fldCharType="separate"/>
      </w:r>
      <w:r w:rsidR="00D2303A">
        <w:rPr>
          <w:noProof/>
        </w:rPr>
        <w:t>(Pollock 1984, Zeller et al. 1996)</w:t>
      </w:r>
      <w:r w:rsidR="00A35C7E">
        <w:fldChar w:fldCharType="end"/>
      </w:r>
      <w:r w:rsidR="00A35C7E">
        <w:t>,</w:t>
      </w:r>
      <w:r>
        <w:t xml:space="preserve"> and then over summer and autumn they return south, along the east coast of Australia</w:t>
      </w:r>
      <w:r w:rsidR="001872A0">
        <w:t xml:space="preserve"> </w:t>
      </w:r>
      <w:r w:rsidR="001872A0">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1872A0">
        <w:fldChar w:fldCharType="separate"/>
      </w:r>
      <w:r w:rsidR="00D2303A">
        <w:rPr>
          <w:noProof/>
        </w:rPr>
        <w:t>(Brodie et al. 2018)</w:t>
      </w:r>
      <w:r w:rsidR="001872A0">
        <w:fldChar w:fldCharType="end"/>
      </w:r>
      <w:r>
        <w:t xml:space="preserve">. </w:t>
      </w:r>
      <w:r w:rsidR="00C774E9">
        <w:t>This spawning event at Fraser Island is well documented and has resulted in a seasonal closure</w:t>
      </w:r>
      <w:r w:rsidR="00A35C7E">
        <w:t xml:space="preserve"> (August – September)</w:t>
      </w:r>
      <w:r w:rsidR="00C774E9">
        <w:t xml:space="preserve"> of fishing to protect the species </w:t>
      </w:r>
      <w:r w:rsidR="0086568C">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fldChar w:fldCharType="separate"/>
      </w:r>
      <w:r w:rsidR="00D2303A">
        <w:rPr>
          <w:noProof/>
        </w:rPr>
        <w:t>(Leigh et al. 2017)</w:t>
      </w:r>
      <w:r w:rsidR="0086568C">
        <w:fldChar w:fldCharType="end"/>
      </w:r>
      <w:r w:rsidR="00C774E9">
        <w:t xml:space="preserve">. </w:t>
      </w:r>
      <w:r w:rsidR="002B562F">
        <w:t>Recently it was shown that</w:t>
      </w:r>
      <w:r w:rsidR="003F713C">
        <w:t xml:space="preserve"> th</w:t>
      </w:r>
      <w:r w:rsidR="001F5A7D">
        <w:t>e spring</w:t>
      </w:r>
      <w:r w:rsidR="002B562F">
        <w:t xml:space="preserve"> spawning event extends south to 30</w:t>
      </w:r>
      <w:r w:rsidR="00C774E9">
        <w:rPr>
          <w:rFonts w:ascii="Times New Roman" w:hAnsi="Times New Roman" w:cs="Times New Roman"/>
        </w:rPr>
        <w:t>°</w:t>
      </w:r>
      <w:r w:rsidR="00990054">
        <w:rPr>
          <w:rFonts w:ascii="Times New Roman" w:hAnsi="Times New Roman" w:cs="Times New Roman"/>
        </w:rPr>
        <w:t xml:space="preserve"> </w:t>
      </w:r>
      <w:r w:rsidR="002B562F">
        <w:t xml:space="preserve">S and a previously unrecognised spawning event </w:t>
      </w:r>
      <w:r w:rsidR="00EF3934">
        <w:t xml:space="preserve">occurs </w:t>
      </w:r>
      <w:r w:rsidR="002B562F">
        <w:t>between 28</w:t>
      </w:r>
      <w:r w:rsidR="00C774E9">
        <w:rPr>
          <w:rFonts w:ascii="Times New Roman" w:hAnsi="Times New Roman" w:cs="Times New Roman"/>
        </w:rPr>
        <w:t>°</w:t>
      </w:r>
      <w:r w:rsidR="00990054">
        <w:rPr>
          <w:rFonts w:ascii="Times New Roman" w:hAnsi="Times New Roman" w:cs="Times New Roman"/>
        </w:rPr>
        <w:t xml:space="preserve"> </w:t>
      </w:r>
      <w:r w:rsidR="002B562F">
        <w:t>S and 30</w:t>
      </w:r>
      <w:r w:rsidR="00C774E9">
        <w:rPr>
          <w:rFonts w:ascii="Times New Roman" w:hAnsi="Times New Roman" w:cs="Times New Roman"/>
        </w:rPr>
        <w:t>°</w:t>
      </w:r>
      <w:r w:rsidR="00990054">
        <w:rPr>
          <w:rFonts w:ascii="Times New Roman" w:hAnsi="Times New Roman" w:cs="Times New Roman"/>
        </w:rPr>
        <w:t xml:space="preserve"> </w:t>
      </w:r>
      <w:r w:rsidR="002B562F">
        <w:t>S during summer</w:t>
      </w:r>
      <w:r w:rsidR="001872A0">
        <w:t xml:space="preserve"> </w:t>
      </w:r>
      <w:r w:rsidR="001872A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fldChar w:fldCharType="separate"/>
      </w:r>
      <w:r w:rsidR="00D2303A">
        <w:rPr>
          <w:noProof/>
        </w:rPr>
        <w:t>(Schilling et al. 2019)</w:t>
      </w:r>
      <w:r w:rsidR="001872A0">
        <w:fldChar w:fldCharType="end"/>
      </w:r>
      <w:r w:rsidR="002B562F">
        <w:t>.</w:t>
      </w:r>
      <w:r w:rsidR="00C774E9">
        <w:t xml:space="preserve"> It is important that the implications of this</w:t>
      </w:r>
      <w:r w:rsidR="003F713C">
        <w:t xml:space="preserve"> </w:t>
      </w:r>
      <w:r w:rsidR="00EF3934">
        <w:t>spatially larger</w:t>
      </w:r>
      <w:r w:rsidR="003F713C">
        <w:t xml:space="preserve"> spring spawning and</w:t>
      </w:r>
      <w:r w:rsidR="00C774E9">
        <w:t xml:space="preserve"> ‘</w:t>
      </w:r>
      <w:r w:rsidR="003F713C">
        <w:t xml:space="preserve">new’ summer </w:t>
      </w:r>
      <w:r w:rsidR="00C774E9">
        <w:t>spawning event are understood in terms of</w:t>
      </w:r>
      <w:r w:rsidR="00EF3934">
        <w:t xml:space="preserve"> potential</w:t>
      </w:r>
      <w:r w:rsidR="00C774E9">
        <w:t xml:space="preserve"> larval dispersal and </w:t>
      </w:r>
      <w:r w:rsidR="00EF3934">
        <w:t>settlement</w:t>
      </w:r>
      <w:r w:rsidR="00C774E9">
        <w:t xml:space="preserve"> in comparison with the traditional spawning event at Fraser Island.</w:t>
      </w:r>
    </w:p>
    <w:p w14:paraId="6680F034" w14:textId="04C44E07" w:rsidR="00AD4EAE" w:rsidRDefault="00F51D3F" w:rsidP="00E4010E">
      <w:pPr>
        <w:spacing w:line="360" w:lineRule="auto"/>
      </w:pPr>
      <w:r>
        <w:tab/>
      </w:r>
      <w:r w:rsidR="001B1B1E">
        <w:t xml:space="preserve">The overall goal of this study </w:t>
      </w:r>
      <w:r w:rsidR="003F05C4">
        <w:t>wa</w:t>
      </w:r>
      <w:r w:rsidR="001B1B1E">
        <w:t>s to</w:t>
      </w:r>
      <w:r w:rsidR="001D3794">
        <w:t xml:space="preserve"> understand how multiple spawning events can influence larval dispersal by</w:t>
      </w:r>
      <w:r w:rsidR="00C774E9">
        <w:t xml:space="preserve"> </w:t>
      </w:r>
      <w:r w:rsidR="001B1B1E">
        <w:t>investigat</w:t>
      </w:r>
      <w:r w:rsidR="001D3794">
        <w:t>ing the</w:t>
      </w:r>
      <w:r w:rsidR="001B1B1E">
        <w:t xml:space="preserve"> </w:t>
      </w:r>
      <w:r w:rsidR="004B75E7">
        <w:t>dispersal of</w:t>
      </w:r>
      <w:r w:rsidR="001B1B1E">
        <w:t xml:space="preserve"> </w:t>
      </w:r>
      <w:r w:rsidR="001B1B1E">
        <w:rPr>
          <w:i/>
        </w:rPr>
        <w:t>P. saltatrix</w:t>
      </w:r>
      <w:r w:rsidR="001B1B1E">
        <w:t xml:space="preserve"> </w:t>
      </w:r>
      <w:r w:rsidR="004B75E7">
        <w:t xml:space="preserve">larvae </w:t>
      </w:r>
      <w:r w:rsidR="001B1B1E">
        <w:t>in eastern Australia</w:t>
      </w:r>
      <w:r w:rsidR="00EB078A">
        <w:t>,</w:t>
      </w:r>
      <w:r w:rsidR="004B75E7">
        <w:t xml:space="preserve"> </w:t>
      </w:r>
      <w:r w:rsidR="00EB078A">
        <w:t>utilising</w:t>
      </w:r>
      <w:r w:rsidR="004B75E7">
        <w:t xml:space="preserve"> the recently </w:t>
      </w:r>
      <w:r w:rsidR="00EB078A">
        <w:t>recognised spawning times and locations.</w:t>
      </w:r>
      <w:r w:rsidR="004B75E7">
        <w:t xml:space="preserve"> </w:t>
      </w:r>
      <w:r w:rsidR="00C774E9">
        <w:t>Specifically, this study aims to</w:t>
      </w:r>
      <w:r w:rsidR="003F713C">
        <w:t xml:space="preserve"> 1. </w:t>
      </w:r>
      <w:r w:rsidR="00990054">
        <w:t>C</w:t>
      </w:r>
      <w:r w:rsidR="00C774E9">
        <w:t>ompare potential settlement of larvae at different latitudes</w:t>
      </w:r>
      <w:r w:rsidR="009D0E01">
        <w:t xml:space="preserve"> along eastern Australia</w:t>
      </w:r>
      <w:r w:rsidR="00C774E9">
        <w:t xml:space="preserve"> from the different spawning events</w:t>
      </w:r>
      <w:r w:rsidR="003F713C">
        <w:t xml:space="preserve">, and 2. </w:t>
      </w:r>
      <w:r w:rsidR="00990054">
        <w:t>I</w:t>
      </w:r>
      <w:r w:rsidR="003F713C">
        <w:t xml:space="preserve">nvestigate if observed locations of juvenile </w:t>
      </w:r>
      <w:r w:rsidR="003F713C">
        <w:rPr>
          <w:i/>
        </w:rPr>
        <w:t>P. saltatrix</w:t>
      </w:r>
      <w:r w:rsidR="003F713C">
        <w:t xml:space="preserve"> can be explained by the </w:t>
      </w:r>
      <w:r w:rsidR="00937725">
        <w:t>recently</w:t>
      </w:r>
      <w:r w:rsidR="003F713C">
        <w:t xml:space="preserve"> recognised spawning events.</w:t>
      </w:r>
    </w:p>
    <w:p w14:paraId="64063573" w14:textId="77777777" w:rsidR="00937725" w:rsidRDefault="00937725">
      <w:r>
        <w:br w:type="page"/>
      </w:r>
    </w:p>
    <w:p w14:paraId="1BC1F123" w14:textId="2E21DC1E" w:rsidR="00BF7BE1" w:rsidRDefault="00BF7BE1" w:rsidP="00E4010E">
      <w:pPr>
        <w:spacing w:line="360" w:lineRule="auto"/>
        <w:rPr>
          <w:b/>
        </w:rPr>
      </w:pPr>
      <w:r>
        <w:rPr>
          <w:b/>
        </w:rPr>
        <w:lastRenderedPageBreak/>
        <w:t>Methods</w:t>
      </w:r>
    </w:p>
    <w:p w14:paraId="195EA5D8" w14:textId="71711447" w:rsidR="001805B8" w:rsidRPr="001805B8" w:rsidRDefault="001805B8" w:rsidP="00E4010E">
      <w:pPr>
        <w:spacing w:line="360" w:lineRule="auto"/>
        <w:rPr>
          <w:i/>
        </w:rPr>
      </w:pPr>
      <w:r>
        <w:rPr>
          <w:i/>
        </w:rPr>
        <w:t>Oceanographic model details</w:t>
      </w:r>
    </w:p>
    <w:p w14:paraId="563C23D5" w14:textId="008985DF" w:rsidR="007C0438" w:rsidRDefault="00DA1FA1" w:rsidP="00E4010E">
      <w:pPr>
        <w:spacing w:line="360" w:lineRule="auto"/>
      </w:pPr>
      <w:r>
        <w:t>To investigate</w:t>
      </w:r>
      <w:r w:rsidR="00D145B9">
        <w:t xml:space="preserve"> oceanographic</w:t>
      </w:r>
      <w:r>
        <w:t xml:space="preserve"> larval dispersal from the identified spawning periods, a</w:t>
      </w:r>
      <w:r w:rsidR="00854F02">
        <w:t xml:space="preserve"> particle tracking simulation was run using PARCELS </w:t>
      </w:r>
      <w:r w:rsidR="0099198E">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 </w:instrText>
      </w:r>
      <w:r w:rsidR="00D2303A">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DATA </w:instrText>
      </w:r>
      <w:r w:rsidR="00D2303A">
        <w:fldChar w:fldCharType="end"/>
      </w:r>
      <w:r w:rsidR="0099198E">
        <w:fldChar w:fldCharType="separate"/>
      </w:r>
      <w:r w:rsidR="00D2303A">
        <w:rPr>
          <w:noProof/>
        </w:rPr>
        <w:t>(Lange and van Sebille 2017, Delandmeter and van Sebille 2019)</w:t>
      </w:r>
      <w:r w:rsidR="0099198E">
        <w:fldChar w:fldCharType="end"/>
      </w:r>
      <w:r>
        <w:t>.</w:t>
      </w:r>
      <w:r w:rsidR="00854F02">
        <w:t xml:space="preserve"> </w:t>
      </w:r>
      <w:r>
        <w:t xml:space="preserve">This simulation </w:t>
      </w:r>
      <w:r w:rsidR="000E046E">
        <w:t>used</w:t>
      </w:r>
      <w:r w:rsidR="00854F02">
        <w:t xml:space="preserve"> the velocity fields from</w:t>
      </w:r>
      <w:r w:rsidR="00FD549D">
        <w:t xml:space="preserve"> an</w:t>
      </w:r>
      <w:r w:rsidR="00854F02">
        <w:t xml:space="preserve"> east Australian Regional Oceanographic Model</w:t>
      </w:r>
      <w:r w:rsidR="006F5E34">
        <w:t xml:space="preserve"> </w:t>
      </w:r>
      <w:r w:rsidR="00330A17">
        <w:fldChar w:fldCharType="begin"/>
      </w:r>
      <w:r w:rsidR="0048538B">
        <w:instrText xml:space="preserve"> ADDIN EN.CITE &lt;EndNote&gt;&lt;Cite&gt;&lt;Author&gt;Kerry&lt;/Author&gt;&lt;Year&gt;2016&lt;/Year&gt;&lt;RecNum&gt;408&lt;/RecNum&gt;&lt;Prefix&gt;ROMS 3.4`; &lt;/Prefix&gt;&lt;DisplayText&gt;(ROMS 3.4; 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30A17">
        <w:fldChar w:fldCharType="separate"/>
      </w:r>
      <w:r w:rsidR="0048538B">
        <w:rPr>
          <w:noProof/>
        </w:rPr>
        <w:t>(ROMS 3.4; Kerry et al. 2016)</w:t>
      </w:r>
      <w:r w:rsidR="00330A17">
        <w:fldChar w:fldCharType="end"/>
      </w:r>
      <w:r w:rsidR="00330A17">
        <w:t>.</w:t>
      </w:r>
      <w:r>
        <w:t xml:space="preserve"> </w:t>
      </w:r>
      <w:r w:rsidR="007C0438">
        <w:t>The model domain extends from Fraser Island in the north (25.</w:t>
      </w:r>
      <w:r w:rsidR="00FD549D">
        <w:t>12</w:t>
      </w:r>
      <w:r w:rsidR="00542D2E">
        <w:rPr>
          <w:rFonts w:ascii="Times New Roman" w:hAnsi="Times New Roman" w:cs="Times New Roman"/>
        </w:rPr>
        <w:t>°</w:t>
      </w:r>
      <w:r w:rsidR="00990054">
        <w:t xml:space="preserve"> </w:t>
      </w:r>
      <w:r w:rsidR="007C0438">
        <w:t>S) to south of the NSW/Victoria border (41.55</w:t>
      </w:r>
      <w:r w:rsidR="00542D2E">
        <w:rPr>
          <w:rFonts w:ascii="Times New Roman" w:hAnsi="Times New Roman" w:cs="Times New Roman"/>
        </w:rPr>
        <w:t>°</w:t>
      </w:r>
      <w:r w:rsidR="00990054">
        <w:t xml:space="preserve"> </w:t>
      </w:r>
      <w:r w:rsidR="007C0438">
        <w:t>S) and approximately 1000m offshore</w:t>
      </w:r>
      <w:r w:rsidR="00FD549D">
        <w:t xml:space="preserve"> (162.22</w:t>
      </w:r>
      <w:r w:rsidR="00542D2E">
        <w:rPr>
          <w:rFonts w:ascii="Times New Roman" w:hAnsi="Times New Roman" w:cs="Times New Roman"/>
        </w:rPr>
        <w:t>°</w:t>
      </w:r>
      <w:r w:rsidR="00990054">
        <w:rPr>
          <w:rFonts w:ascii="Times New Roman" w:hAnsi="Times New Roman" w:cs="Times New Roman"/>
        </w:rPr>
        <w:t xml:space="preserve"> </w:t>
      </w:r>
      <w:r w:rsidR="00FD549D">
        <w:t>E)</w:t>
      </w:r>
      <w:r w:rsidR="007C0438">
        <w:t>, encompassing the EAC system from where it is most coherent to where it separates from the coast and forms an energetic eddy field in the Tasman Sea</w:t>
      </w:r>
      <w:r w:rsidR="001A56BE">
        <w:t xml:space="preserve"> (Figure 1)</w:t>
      </w:r>
      <w:r w:rsidR="007C0438">
        <w:t>. The model</w:t>
      </w:r>
      <w:r w:rsidR="009C6FD3">
        <w:t xml:space="preserve"> is eddy resolving,</w:t>
      </w:r>
      <w:r w:rsidR="007C0438">
        <w:t xml:space="preserve"> has a 2.5-5</w:t>
      </w:r>
      <w:r w:rsidR="00990054">
        <w:t xml:space="preserve"> </w:t>
      </w:r>
      <w:r w:rsidR="007C0438">
        <w:t>km cross-shore resolution and a 5</w:t>
      </w:r>
      <w:r w:rsidR="00990054">
        <w:t xml:space="preserve"> </w:t>
      </w:r>
      <w:r w:rsidR="007C0438">
        <w:t>km alongshore resolution, with 30 vertical s-levels. The model simulation covers a 22-year period (1994</w:t>
      </w:r>
      <w:r w:rsidR="00824820">
        <w:t xml:space="preserve"> – </w:t>
      </w:r>
      <w:r w:rsidR="007C0438">
        <w:t xml:space="preserve">2016) and has a similar configuration to the 10-year simulation described in </w:t>
      </w:r>
      <w:r w:rsidR="007C0438">
        <w:fldChar w:fldCharType="begin"/>
      </w:r>
      <w:r w:rsidR="007C0438">
        <w:instrText xml:space="preserve"> ADDIN EN.CITE &lt;EndNote&gt;&lt;Cite AuthorYear="1"&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7C0438">
        <w:fldChar w:fldCharType="separate"/>
      </w:r>
      <w:r w:rsidR="007C0438">
        <w:rPr>
          <w:noProof/>
        </w:rPr>
        <w:t>Kerry et al. (2016)</w:t>
      </w:r>
      <w:r w:rsidR="007C0438">
        <w:fldChar w:fldCharType="end"/>
      </w:r>
      <w:r w:rsidR="007C0438">
        <w:t xml:space="preserve">. Although the ROMS simulation is free running, as it is nested within the most recent </w:t>
      </w:r>
      <w:proofErr w:type="spellStart"/>
      <w:r w:rsidR="007C0438">
        <w:t>BlueLink</w:t>
      </w:r>
      <w:proofErr w:type="spellEnd"/>
      <w:r w:rsidR="007C0438">
        <w:t xml:space="preserve"> Reanalysis </w:t>
      </w:r>
      <w:r w:rsidR="007C0438">
        <w:fldChar w:fldCharType="begin"/>
      </w:r>
      <w:r w:rsidR="00D2303A">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007C0438">
        <w:fldChar w:fldCharType="separate"/>
      </w:r>
      <w:r w:rsidR="00D2303A">
        <w:rPr>
          <w:noProof/>
        </w:rPr>
        <w:t>(BRAN3p5; Oke et al. 2013)</w:t>
      </w:r>
      <w:r w:rsidR="007C0438">
        <w:fldChar w:fldCharType="end"/>
      </w:r>
      <w:r w:rsidR="007C0438">
        <w:t xml:space="preserve"> its boundaries are constrained by observations.</w:t>
      </w:r>
      <w:r w:rsidR="00990054">
        <w:t xml:space="preserve"> The ROMS model </w:t>
      </w:r>
      <w:r w:rsidR="0048538B">
        <w:t xml:space="preserve">has been validated with </w:t>
      </w:r>
      <w:r w:rsidR="005F4944">
        <w:t xml:space="preserve">both assimilated and non-assimilated </w:t>
      </w:r>
      <w:r w:rsidR="0048538B">
        <w:t xml:space="preserve">observational data and </w:t>
      </w:r>
      <w:r w:rsidR="00B5733F">
        <w:t xml:space="preserve">has shown high complex correlations with observed water velocities (at moorings and high-frequency radars) of between 0.8 and 1 </w:t>
      </w:r>
      <w:r w:rsidR="00B5733F">
        <w:fldChar w:fldCharType="begin"/>
      </w:r>
      <w:r w:rsidR="00B5733F">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B5733F">
        <w:fldChar w:fldCharType="separate"/>
      </w:r>
      <w:r w:rsidR="00B5733F">
        <w:rPr>
          <w:noProof/>
        </w:rPr>
        <w:t>(Kerry et al. 2016)</w:t>
      </w:r>
      <w:r w:rsidR="00B5733F">
        <w:fldChar w:fldCharType="end"/>
      </w:r>
      <w:r w:rsidR="00B5733F">
        <w:t xml:space="preserve">. The model has mean spatially averaged root mean squared residuals of 0.4 </w:t>
      </w:r>
      <w:r w:rsidR="00B5733F">
        <w:rPr>
          <w:rFonts w:ascii="Times New Roman" w:hAnsi="Times New Roman" w:cs="Times New Roman"/>
        </w:rPr>
        <w:t>°</w:t>
      </w:r>
      <w:r w:rsidR="00B5733F">
        <w:t xml:space="preserve">C for sea surface temperature </w:t>
      </w:r>
      <w:r w:rsidR="00B5733F">
        <w:fldChar w:fldCharType="begin"/>
      </w:r>
      <w:r w:rsidR="00B5733F">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B5733F">
        <w:fldChar w:fldCharType="separate"/>
      </w:r>
      <w:r w:rsidR="00B5733F">
        <w:rPr>
          <w:noProof/>
        </w:rPr>
        <w:t>(Kerry et al. 2016)</w:t>
      </w:r>
      <w:r w:rsidR="00B5733F">
        <w:fldChar w:fldCharType="end"/>
      </w:r>
      <w:r w:rsidR="00B5733F">
        <w:t>.</w:t>
      </w:r>
    </w:p>
    <w:p w14:paraId="3775AF05" w14:textId="77777777" w:rsidR="0017387B" w:rsidRDefault="0017387B" w:rsidP="00E4010E">
      <w:pPr>
        <w:spacing w:line="360" w:lineRule="auto"/>
      </w:pPr>
    </w:p>
    <w:p w14:paraId="33576CFB" w14:textId="77777777" w:rsidR="0017387B" w:rsidRPr="001805B8" w:rsidRDefault="0017387B" w:rsidP="0017387B">
      <w:pPr>
        <w:spacing w:line="360" w:lineRule="auto"/>
        <w:rPr>
          <w:i/>
        </w:rPr>
      </w:pPr>
      <w:r>
        <w:rPr>
          <w:i/>
        </w:rPr>
        <w:t>Particle characteristics</w:t>
      </w:r>
    </w:p>
    <w:p w14:paraId="3BFCB978" w14:textId="50ECDCBC" w:rsidR="0017387B" w:rsidRPr="004C2F01" w:rsidRDefault="0017387B" w:rsidP="0017387B">
      <w:pPr>
        <w:spacing w:line="360" w:lineRule="auto"/>
      </w:pPr>
      <w:r>
        <w:t xml:space="preserve">The model was run using only surface velocities as </w:t>
      </w:r>
      <w:r>
        <w:rPr>
          <w:i/>
        </w:rPr>
        <w:t>P. saltatrix</w:t>
      </w:r>
      <w:r>
        <w:t xml:space="preserve"> larvae are found almost exclusively at the surface in this region </w:t>
      </w:r>
      <w:r>
        <w:fldChar w:fldCharType="begin"/>
      </w:r>
      <w:r w:rsidR="0048538B">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eriodical&gt;&lt;full-title&gt;Marine and Freshwater Research&lt;/full-title&gt;&lt;abbr-1&gt;Mar Freshw Res&lt;/abbr-1&gt;&lt;/periodical&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fldChar w:fldCharType="separate"/>
      </w:r>
      <w:r w:rsidR="00D2303A">
        <w:rPr>
          <w:noProof/>
        </w:rPr>
        <w:t>(Miskiewicz et al. 1996)</w:t>
      </w:r>
      <w:r>
        <w:fldChar w:fldCharType="end"/>
      </w:r>
      <w:r>
        <w:t>. The paths of each particle were interpolated using 5</w:t>
      </w:r>
      <w:r w:rsidR="00BD4A8E">
        <w:t xml:space="preserve"> </w:t>
      </w:r>
      <w:r>
        <w:t>min steps based upon the velocity fields from the ROMS model</w:t>
      </w:r>
      <w:r w:rsidR="00FF2967">
        <w:t xml:space="preserve"> </w:t>
      </w:r>
      <w:r w:rsidR="00FF2967" w:rsidRPr="00CD3AAD">
        <w:t>output</w:t>
      </w:r>
      <w:r w:rsidRPr="00CD3AAD">
        <w:t xml:space="preserve">. Each particle included a small Brownian motion walk function </w:t>
      </w:r>
      <w:r w:rsidR="002D7F68" w:rsidRPr="00CD3AAD">
        <w:t>of 100</w:t>
      </w:r>
      <w:r w:rsidR="00B946BB">
        <w:t xml:space="preserve"> units</w:t>
      </w:r>
      <w:r w:rsidR="002D7F68">
        <w:t xml:space="preserve"> </w:t>
      </w:r>
      <w:r>
        <w:t>which added natural variation to the movement of each particle and ensured no two particles followed the exact same path</w:t>
      </w:r>
      <w:r w:rsidR="00D51402">
        <w:t xml:space="preserve"> </w:t>
      </w:r>
      <w:r w:rsidR="00D51402">
        <w:fldChar w:fldCharType="begin">
          <w:fldData xml:space="preserve">PEVuZE5vdGU+PENpdGU+PEF1dGhvcj5TY3V0dCBQaGlsbGlwczwvQXV0aG9yPjxZZWFyPjIwMTk8
L1llYXI+PFJlY051bT41MDM8L1JlY051bT48RGlzcGxheVRleHQ+KHZhbiBTZWJpbGxlIGV0IGFs
LiAyMDE4LC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D51402">
        <w:instrText xml:space="preserve"> ADDIN EN.CITE </w:instrText>
      </w:r>
      <w:r w:rsidR="00D51402">
        <w:fldChar w:fldCharType="begin">
          <w:fldData xml:space="preserve">PEVuZE5vdGU+PENpdGU+PEF1dGhvcj5TY3V0dCBQaGlsbGlwczwvQXV0aG9yPjxZZWFyPjIwMTk8
L1llYXI+PFJlY051bT41MDM8L1JlY051bT48RGlzcGxheVRleHQ+KHZhbiBTZWJpbGxlIGV0IGFs
LiAyMDE4LC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D51402">
        <w:instrText xml:space="preserve"> ADDIN EN.CITE.DATA </w:instrText>
      </w:r>
      <w:r w:rsidR="00D51402">
        <w:fldChar w:fldCharType="end"/>
      </w:r>
      <w:r w:rsidR="00D51402">
        <w:fldChar w:fldCharType="separate"/>
      </w:r>
      <w:r w:rsidR="00D51402">
        <w:rPr>
          <w:noProof/>
        </w:rPr>
        <w:t>(van Sebille et al. 2018, Scutt Phillips et al. 2019)</w:t>
      </w:r>
      <w:r w:rsidR="00D51402">
        <w:fldChar w:fldCharType="end"/>
      </w:r>
      <w:r w:rsidR="002D7F68">
        <w:t>.</w:t>
      </w:r>
    </w:p>
    <w:p w14:paraId="6963F3BA" w14:textId="6B25B22B" w:rsidR="0017387B" w:rsidRDefault="0017387B" w:rsidP="0017387B">
      <w:pPr>
        <w:spacing w:line="360" w:lineRule="auto"/>
      </w:pPr>
      <w:r>
        <w:t xml:space="preserve">As larval growth rates are highly temperature dependant </w:t>
      </w:r>
      <w:r>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 </w:instrText>
      </w:r>
      <w:r w:rsidR="00D2303A">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DATA </w:instrText>
      </w:r>
      <w:r w:rsidR="00D2303A">
        <w:fldChar w:fldCharType="end"/>
      </w:r>
      <w:r>
        <w:fldChar w:fldCharType="separate"/>
      </w:r>
      <w:r w:rsidR="00D2303A">
        <w:rPr>
          <w:noProof/>
        </w:rPr>
        <w:t>(Houde 1989a, Green and Fisher 2004)</w:t>
      </w:r>
      <w:r>
        <w:fldChar w:fldCharType="end"/>
      </w:r>
      <w:r>
        <w:t xml:space="preserve">, the duration of tracking for each particle (settlement time) was temperature dependant and estimated using degree-days </w:t>
      </w:r>
      <w:r>
        <w:fldChar w:fldCharType="begin"/>
      </w:r>
      <w:r w:rsidR="00D2303A">
        <w:instrText xml:space="preserve"> ADDIN EN.CITE &lt;EndNote&gt;&lt;Cite&gt;&lt;Author&gt;Neuheimer&lt;/Author&gt;&lt;Year&gt;2007&lt;/Year&gt;&lt;RecNum&gt;395&lt;/RecNum&gt;&lt;Prefix&gt;DD`; thermal constant`; &lt;/Prefix&gt;&lt;DisplayText&gt;(DD; thermal constant; Neuheimer and Taggart 2007)&lt;/DisplayText&gt;&lt;record&gt;&lt;rec-number&gt;395&lt;/rec-number&gt;&lt;foreign-keys&gt;&lt;key app="EN" db-id="tpvtxxttc2dzapezfe4xfz5nxr9at0sv9zrz" timestamp="1538438191"&gt;395&lt;/key&gt;&lt;/foreign-keys&gt;&lt;ref-type name="Journal Article"&gt;17&lt;/ref-type&gt;&lt;contributors&gt;&lt;authors&gt;&lt;author&gt;Neuheimer, Anna B.&lt;/author&gt;&lt;author&gt;Taggart, Christopher T.&lt;/author&gt;&lt;/authors&gt;&lt;/contributors&gt;&lt;titles&gt;&lt;title&gt;The growing degree-day and fish size-at-age: the overlooked metric&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375-385&lt;/pages&gt;&lt;volume&gt;64&lt;/volume&gt;&lt;number&gt;2&lt;/number&gt;&lt;dates&gt;&lt;year&gt;2007&lt;/year&gt;&lt;pub-dates&gt;&lt;date&gt;2007/02/01&lt;/date&gt;&lt;/pub-dates&gt;&lt;/dates&gt;&lt;publisher&gt;NRC Research Press&lt;/publisher&gt;&lt;isbn&gt;0706-652X&lt;/isbn&gt;&lt;urls&gt;&lt;related-urls&gt;&lt;url&gt;https://doi.org/10.1139/f07-003&lt;/url&gt;&lt;/related-urls&gt;&lt;/urls&gt;&lt;electronic-resource-num&gt;10.1139/f07-003&lt;/electronic-resource-num&gt;&lt;access-date&gt;2018/10/01&lt;/access-date&gt;&lt;/record&gt;&lt;/Cite&gt;&lt;/EndNote&gt;</w:instrText>
      </w:r>
      <w:r>
        <w:fldChar w:fldCharType="separate"/>
      </w:r>
      <w:r w:rsidR="00D2303A">
        <w:rPr>
          <w:noProof/>
        </w:rPr>
        <w:t>(DD; thermal constant; Neuheimer and Taggart 2007)</w:t>
      </w:r>
      <w:r>
        <w:fldChar w:fldCharType="end"/>
      </w:r>
      <w:r>
        <w:t xml:space="preserve">. With this approach, each particle is assumed to settle when the cumulative sum of daily temperatures experienced by that particle reaches the thermal constant </w:t>
      </w:r>
      <w:r>
        <w:fldChar w:fldCharType="begin"/>
      </w:r>
      <w:r w:rsidR="007F5521">
        <w:instrText xml:space="preserve"> ADDIN EN.CITE &lt;EndNote&gt;&lt;Cite&gt;&lt;Author&gt;Everett&lt;/Author&gt;&lt;Year&gt;2017&lt;/Year&gt;&lt;RecNum&gt;333&lt;/RecNum&gt;&lt;Suffix&gt;`; Figure S1&lt;/Suffix&gt;&lt;DisplayText&gt;(Everett et al. 2017; Figure S1)&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fldChar w:fldCharType="separate"/>
      </w:r>
      <w:r w:rsidR="007F5521">
        <w:rPr>
          <w:noProof/>
        </w:rPr>
        <w:t>(Everett et al. 2017; Figure S1)</w:t>
      </w:r>
      <w:r>
        <w:fldChar w:fldCharType="end"/>
      </w:r>
      <w:r>
        <w:t xml:space="preserve">. Larval growth in </w:t>
      </w:r>
      <w:r>
        <w:rPr>
          <w:i/>
        </w:rPr>
        <w:t>P. saltatrix</w:t>
      </w:r>
      <w:r>
        <w:t xml:space="preserve"> has been shown to be both temperature</w:t>
      </w:r>
      <w:r w:rsidR="00BD4A8E">
        <w:t>-</w:t>
      </w:r>
      <w:r>
        <w:t xml:space="preserve"> and size</w:t>
      </w:r>
      <w:r w:rsidR="00BD4A8E">
        <w:t>-</w:t>
      </w:r>
      <w:r>
        <w:t xml:space="preserve">dependant with larvae growing faster in both warmer </w:t>
      </w:r>
      <w:r>
        <w:lastRenderedPageBreak/>
        <w:t xml:space="preserve">waters and at larger sizes, resulting in exponential growth in the larval size range </w:t>
      </w:r>
      <w:r>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48c3R5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</w:fldData>
        </w:fldChar>
      </w:r>
      <w:r w:rsidR="0048538B">
        <w:instrText xml:space="preserve"> ADDIN EN.CITE </w:instrText>
      </w:r>
      <w:r w:rsidR="0048538B">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48c3R5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</w:fldData>
        </w:fldChar>
      </w:r>
      <w:r w:rsidR="0048538B">
        <w:instrText xml:space="preserve"> ADDIN EN.CITE.DATA </w:instrText>
      </w:r>
      <w:r w:rsidR="0048538B">
        <w:fldChar w:fldCharType="end"/>
      </w:r>
      <w:r>
        <w:fldChar w:fldCharType="separate"/>
      </w:r>
      <w:r w:rsidR="00D2303A">
        <w:rPr>
          <w:noProof/>
        </w:rPr>
        <w:t>(Hare and Cowen 1995, 1997)</w:t>
      </w:r>
      <w:r>
        <w:fldChar w:fldCharType="end"/>
      </w:r>
      <w:r>
        <w:t xml:space="preserve">. </w:t>
      </w:r>
      <w:r w:rsidR="00C509EB">
        <w:t>Published g</w:t>
      </w:r>
      <w:r>
        <w:t>rowth and temperature data</w:t>
      </w:r>
      <w:r w:rsidR="00E9015A">
        <w:t xml:space="preserve"> for </w:t>
      </w:r>
      <w:r w:rsidR="00E9015A">
        <w:rPr>
          <w:i/>
          <w:iCs/>
        </w:rPr>
        <w:t>P. saltatrix</w:t>
      </w:r>
      <w:r>
        <w:t xml:space="preserve"> were combined from various sources to estimate a thermal constant for various stages of development. Larvae (2.1</w:t>
      </w:r>
      <w:r w:rsidR="00BD4A8E">
        <w:t xml:space="preserve"> </w:t>
      </w:r>
      <w:r>
        <w:t xml:space="preserve">mm) hatch from eggs at 39 DD </w:t>
      </w:r>
      <w:r>
        <w:fldChar w:fldCharType="begin"/>
      </w:r>
      <w:r w:rsidR="00D2303A">
        <w:instrText xml:space="preserve"> ADDIN EN.CITE &lt;EndNote&gt;&lt;Cite&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Deuel et al. 1966)</w:t>
      </w:r>
      <w:r>
        <w:fldChar w:fldCharType="end"/>
      </w:r>
      <w:r>
        <w:t>, growth from the yolk sack occurs at a rate of 0.039 °C</w:t>
      </w:r>
      <w:r w:rsidR="00BD4A8E">
        <w:t xml:space="preserve"> </w:t>
      </w:r>
      <w:r>
        <w:t>d</w:t>
      </w:r>
      <w:r w:rsidR="00BD4A8E">
        <w:rPr>
          <w:vertAlign w:val="superscript"/>
        </w:rPr>
        <w:t>-1</w:t>
      </w:r>
      <w:r>
        <w:t xml:space="preserve"> until 2.9mm </w:t>
      </w:r>
      <w:r>
        <w:fldChar w:fldCharType="begin"/>
      </w:r>
      <w:r w:rsidR="00D2303A">
        <w:instrText xml:space="preserve"> ADDIN EN.CITE &lt;EndNote&gt;&lt;Cite&gt;&lt;Author&gt;Deuel&lt;/Author&gt;&lt;Year&gt;1966&lt;/Year&gt;&lt;RecNum&gt;398&lt;/RecNum&gt;&lt;Prefix&gt;59.3 DD`; &lt;/Prefix&gt;&lt;DisplayText&gt;(59.3 DD; 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59.3 DD; Deuel et al. 1966)</w:t>
      </w:r>
      <w:r>
        <w:fldChar w:fldCharType="end"/>
      </w:r>
      <w:r>
        <w:t xml:space="preserve">, at which point the growth rate growth changes to 0.003 </w:t>
      </w:r>
      <w:r w:rsidR="00BD4A8E">
        <w:t xml:space="preserve">mm </w:t>
      </w:r>
      <w:r>
        <w:t>mm</w:t>
      </w:r>
      <w:r w:rsidR="00BD4A8E">
        <w:rPr>
          <w:vertAlign w:val="superscript"/>
        </w:rPr>
        <w:t>-1</w:t>
      </w:r>
      <w:r w:rsidR="00BD4A8E">
        <w:t xml:space="preserve"> </w:t>
      </w:r>
      <w:r>
        <w:t>°C</w:t>
      </w:r>
      <w:r w:rsidR="00BD4A8E">
        <w:rPr>
          <w:vertAlign w:val="superscript"/>
        </w:rPr>
        <w:t>-1</w:t>
      </w:r>
      <w:r w:rsidR="00BD4A8E">
        <w:t xml:space="preserve"> </w:t>
      </w:r>
      <w:r>
        <w:t>d</w:t>
      </w:r>
      <w:r w:rsidR="00BD4A8E">
        <w:rPr>
          <w:vertAlign w:val="superscript"/>
        </w:rPr>
        <w:t>-1</w:t>
      </w:r>
      <w:r>
        <w:t xml:space="preserve"> </w:t>
      </w:r>
      <w:r w:rsidRPr="00151264">
        <w:t>which results in an exponential shaped curve with our specified settlement occurring at 500 DD (10.7 mm</w:t>
      </w:r>
      <w:r w:rsidR="00C509EB" w:rsidRPr="00151264">
        <w:t>; Figure S</w:t>
      </w:r>
      <w:r w:rsidR="007F5521" w:rsidRPr="00151264">
        <w:t>2</w:t>
      </w:r>
      <w:r w:rsidRPr="00151264">
        <w:t>). This</w:t>
      </w:r>
      <w:r>
        <w:t xml:space="preserve"> growth rate closely matches observed growth rates in larval </w:t>
      </w:r>
      <w:r>
        <w:rPr>
          <w:i/>
        </w:rPr>
        <w:t xml:space="preserve">P. saltatrix </w:t>
      </w:r>
      <w:r w:rsidRPr="00526EFA">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48538B">
        <w:instrText xml:space="preserve"> ADDIN EN.CITE </w:instrText>
      </w:r>
      <w:r w:rsidR="0048538B">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48538B">
        <w:instrText xml:space="preserve"> ADDIN EN.CITE.DATA </w:instrText>
      </w:r>
      <w:r w:rsidR="0048538B">
        <w:fldChar w:fldCharType="end"/>
      </w:r>
      <w:r w:rsidRPr="00526EFA">
        <w:fldChar w:fldCharType="separate"/>
      </w:r>
      <w:r w:rsidR="00D2303A">
        <w:rPr>
          <w:noProof/>
        </w:rPr>
        <w:t>(Hare and Cowen 1995, Juanes et al. 1996)</w:t>
      </w:r>
      <w:r w:rsidRPr="00526EFA">
        <w:fldChar w:fldCharType="end"/>
      </w:r>
      <w:r w:rsidRPr="00526EFA">
        <w:t>. For</w:t>
      </w:r>
      <w:r>
        <w:t xml:space="preserve"> a water temp of 22</w:t>
      </w:r>
      <w:r w:rsidR="00AC3CE0">
        <w:t xml:space="preserve"> </w:t>
      </w:r>
      <w:r>
        <w:t xml:space="preserve">°C, this means larvae will settle after 23 days which matches the observed transition from larvae to juvenile in this species </w:t>
      </w:r>
      <w:r>
        <w:fldChar w:fldCharType="begin"/>
      </w:r>
      <w:r w:rsidR="00A93D8C">
        <w:instrText xml:space="preserve"> ADDIN EN.CITE &lt;EndNote&gt;&lt;Cite&gt;&lt;Author&gt;Hare&lt;/Author&gt;&lt;Year&gt;1994&lt;/Year&gt;&lt;RecNum&gt;268&lt;/RecNum&gt;&lt;Suffix&gt;`; Figure S2&lt;/Suffix&gt;&lt;DisplayText&gt;(Hare and Cowen 1994; Figure S2)&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fldChar w:fldCharType="separate"/>
      </w:r>
      <w:r w:rsidR="00A93D8C">
        <w:rPr>
          <w:noProof/>
        </w:rPr>
        <w:t>(Hare and Cowen 1994; Figure S2)</w:t>
      </w:r>
      <w:r>
        <w:fldChar w:fldCharType="end"/>
      </w:r>
      <w:r>
        <w:t xml:space="preserve">. A settlement time of 500 DD (10.7 mm) was used as it is just before the transition from larvae to juvenile whereby swimming would become vastly more important than passive drift from ocean currents </w:t>
      </w:r>
      <w:r>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 </w:instrText>
      </w:r>
      <w:r w:rsidR="00D2303A">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DATA </w:instrText>
      </w:r>
      <w:r w:rsidR="00D2303A">
        <w:fldChar w:fldCharType="end"/>
      </w:r>
      <w:r>
        <w:fldChar w:fldCharType="separate"/>
      </w:r>
      <w:r w:rsidR="00D2303A">
        <w:rPr>
          <w:noProof/>
        </w:rPr>
        <w:t>(Hare and Cowen 1994, Hare and Cowen 1996, Neira et al. 1998)</w:t>
      </w:r>
      <w:r>
        <w:fldChar w:fldCharType="end"/>
      </w:r>
      <w:r>
        <w:t xml:space="preserve">. </w:t>
      </w:r>
    </w:p>
    <w:p w14:paraId="3A8A1D2F" w14:textId="4E26F4D5" w:rsidR="0017387B" w:rsidRPr="00644889" w:rsidRDefault="0017387B" w:rsidP="0017387B">
      <w:pPr>
        <w:spacing w:line="360" w:lineRule="auto"/>
      </w:pPr>
      <w:r>
        <w:t>Larval mortality was incorporated into this model by</w:t>
      </w:r>
      <w:r w:rsidR="000E046E">
        <w:t xml:space="preserve"> releasing many particles and</w:t>
      </w:r>
      <w:r>
        <w:t xml:space="preserve"> applying a daily mortality rate to each cohort of particles.</w:t>
      </w:r>
      <w:r w:rsidR="00A32F83">
        <w:t xml:space="preserve"> As mortality is a daily constant for each cohort, the number of particles dying each day is constant between cohorts until particles reach the settlement time. </w:t>
      </w:r>
      <w:r w:rsidR="00E9015A">
        <w:t>T</w:t>
      </w:r>
      <w:r w:rsidR="00A32F83">
        <w:t>o save computing time and reduce the number of starting particles we needed to model, we only applied mortality from day 1</w:t>
      </w:r>
      <w:r w:rsidR="00C71375">
        <w:t>6</w:t>
      </w:r>
      <w:r w:rsidR="00A32F83">
        <w:t xml:space="preserve"> onwards (prior to any settlement)</w:t>
      </w:r>
      <w:r w:rsidR="00E9015A">
        <w:t>, when mortality starts to vary between cohorts</w:t>
      </w:r>
      <w:r w:rsidR="00A32F83">
        <w:t>.</w:t>
      </w:r>
      <w:r>
        <w:t xml:space="preserve"> As the actual larval mortality rate of </w:t>
      </w:r>
      <w:r>
        <w:rPr>
          <w:i/>
        </w:rPr>
        <w:t>P. saltatrix</w:t>
      </w:r>
      <w:r>
        <w:t xml:space="preserve"> in this region is unknown we applied an instantaneous</w:t>
      </w:r>
      <w:r w:rsidR="004627FD">
        <w:t xml:space="preserve"> daily</w:t>
      </w:r>
      <w:r>
        <w:t xml:space="preserve"> mortality rate (</w:t>
      </w:r>
      <w:r>
        <w:rPr>
          <w:i/>
        </w:rPr>
        <w:t>M</w:t>
      </w:r>
      <w:r>
        <w:t xml:space="preserve">) of 0.25, which is equivalent to a 22.12 % actual daily mortality rate. This value was selected as it is the approximate mean </w:t>
      </w:r>
      <w:r>
        <w:rPr>
          <w:i/>
        </w:rPr>
        <w:t>M</w:t>
      </w:r>
      <w:r>
        <w:t xml:space="preserve"> for the temperatures observed in this region </w:t>
      </w:r>
      <w:r>
        <w:fldChar w:fldCharType="begin"/>
      </w:r>
      <w:r w:rsidR="00D2303A">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fldChar w:fldCharType="separate"/>
      </w:r>
      <w:r w:rsidR="00D2303A">
        <w:rPr>
          <w:noProof/>
        </w:rPr>
        <w:t>(Houde 1989a)</w:t>
      </w:r>
      <w:r>
        <w:fldChar w:fldCharType="end"/>
      </w:r>
      <w:r>
        <w:t xml:space="preserve">. While this value may </w:t>
      </w:r>
      <w:r w:rsidR="004627FD">
        <w:t xml:space="preserve">vary from the actual </w:t>
      </w:r>
      <w:r w:rsidR="004627FD">
        <w:rPr>
          <w:i/>
          <w:iCs/>
        </w:rPr>
        <w:t>M</w:t>
      </w:r>
      <w:r>
        <w:t>, applying a daily mortality rate in conjunction with the growth specified in degree days allow</w:t>
      </w:r>
      <w:r w:rsidR="004627FD">
        <w:t>ed</w:t>
      </w:r>
      <w:r>
        <w:t xml:space="preserve"> us to model the effect of increased cumulative mortality on larvae which spend longer in the water column</w:t>
      </w:r>
      <w:r w:rsidR="000E046E">
        <w:t xml:space="preserve"> (and therefore more vulnerable to predation)</w:t>
      </w:r>
      <w:r>
        <w:t xml:space="preserve"> before settlement.</w:t>
      </w:r>
    </w:p>
    <w:p w14:paraId="35CF2CFD" w14:textId="664E7B7D" w:rsidR="002D0FE4" w:rsidRDefault="002D0FE4" w:rsidP="00E4010E">
      <w:pPr>
        <w:spacing w:line="360" w:lineRule="auto"/>
      </w:pPr>
    </w:p>
    <w:p w14:paraId="6BE44C7D" w14:textId="1B41EAAD" w:rsidR="002D0FE4" w:rsidRDefault="0017387B" w:rsidP="00E4010E">
      <w:pPr>
        <w:spacing w:line="360" w:lineRule="auto"/>
        <w:rPr>
          <w:i/>
        </w:rPr>
      </w:pPr>
      <w:r>
        <w:rPr>
          <w:i/>
        </w:rPr>
        <w:t xml:space="preserve">Forward simulation </w:t>
      </w:r>
      <w:r w:rsidR="002D0FE4" w:rsidRPr="002D0FE4">
        <w:rPr>
          <w:i/>
        </w:rPr>
        <w:t>of observed spawning events</w:t>
      </w:r>
    </w:p>
    <w:p w14:paraId="23F69B47" w14:textId="62B05778" w:rsidR="001805B8" w:rsidRDefault="005E1DEC" w:rsidP="00E4010E">
      <w:pPr>
        <w:spacing w:line="360" w:lineRule="auto"/>
      </w:pPr>
      <w:r>
        <w:t>P</w:t>
      </w:r>
      <w:r w:rsidR="002D0FE4">
        <w:t xml:space="preserve">article release </w:t>
      </w:r>
      <w:r w:rsidR="002D0FE4" w:rsidRPr="00B946BB">
        <w:t>locations and months were specified to simulate the observed spawning periods</w:t>
      </w:r>
      <w:r w:rsidRPr="00B946BB">
        <w:t xml:space="preserve">, derived from </w:t>
      </w:r>
      <w:r w:rsidRPr="00B946BB">
        <w:fldChar w:fldCharType="begin"/>
      </w:r>
      <w:r w:rsidRPr="00B946BB">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B946BB">
        <w:fldChar w:fldCharType="separate"/>
      </w:r>
      <w:r w:rsidRPr="00B946BB">
        <w:rPr>
          <w:noProof/>
        </w:rPr>
        <w:t>Schilling et al. (2019)</w:t>
      </w:r>
      <w:r w:rsidRPr="00B946BB">
        <w:fldChar w:fldCharType="end"/>
      </w:r>
      <w:r w:rsidR="002D0FE4" w:rsidRPr="00B946BB">
        <w:t>. Three spawning events were modelled</w:t>
      </w:r>
      <w:r w:rsidRPr="00B946BB">
        <w:t xml:space="preserve"> in this study</w:t>
      </w:r>
      <w:r w:rsidR="002D0FE4" w:rsidRPr="00B946BB">
        <w:t xml:space="preserve">, A </w:t>
      </w:r>
      <w:r w:rsidR="006B1CCE" w:rsidRPr="00B946BB">
        <w:t xml:space="preserve">northern </w:t>
      </w:r>
      <w:r w:rsidR="002D0FE4" w:rsidRPr="00B946BB">
        <w:t>spring (26 – 27.5°</w:t>
      </w:r>
      <w:r w:rsidR="003A6500" w:rsidRPr="00B946BB">
        <w:t xml:space="preserve"> </w:t>
      </w:r>
      <w:r w:rsidR="002D0FE4" w:rsidRPr="00B946BB">
        <w:t>S release locations) spawning event, a</w:t>
      </w:r>
      <w:r w:rsidR="006B1CCE" w:rsidRPr="00B946BB">
        <w:t xml:space="preserve"> mid-latitude</w:t>
      </w:r>
      <w:r w:rsidR="002D0FE4" w:rsidRPr="00B946BB">
        <w:t xml:space="preserve"> spring (28.5 – 30°</w:t>
      </w:r>
      <w:r w:rsidR="003A6500" w:rsidRPr="00B946BB">
        <w:t xml:space="preserve"> </w:t>
      </w:r>
      <w:r w:rsidR="002D0FE4" w:rsidRPr="00B946BB">
        <w:t>S) spawning event and a</w:t>
      </w:r>
      <w:r w:rsidR="006B1CCE" w:rsidRPr="00B946BB">
        <w:t xml:space="preserve"> mid-latitude</w:t>
      </w:r>
      <w:r w:rsidR="002D0FE4" w:rsidRPr="00B946BB">
        <w:t xml:space="preserve"> summer (28.5 – 30°</w:t>
      </w:r>
      <w:r w:rsidR="003A6500" w:rsidRPr="00B946BB">
        <w:t xml:space="preserve"> </w:t>
      </w:r>
      <w:r w:rsidR="002D0FE4" w:rsidRPr="00B946BB">
        <w:t xml:space="preserve">S) spawning event </w:t>
      </w:r>
      <w:r w:rsidR="008B3B4F" w:rsidRPr="00B946BB">
        <w:t xml:space="preserve">(Figure 1). </w:t>
      </w:r>
      <w:r w:rsidR="002D0FE4" w:rsidRPr="00B946BB">
        <w:t>The spring spawning event</w:t>
      </w:r>
      <w:r w:rsidR="006B1CCE" w:rsidRPr="00B946BB">
        <w:t>s</w:t>
      </w:r>
      <w:r w:rsidR="002D0FE4" w:rsidRPr="00B946BB">
        <w:t xml:space="preserve"> spanned August – December inclusive and the summer spawning event combined February and March releases.</w:t>
      </w:r>
      <w:r w:rsidR="001805B8" w:rsidRPr="00B946BB">
        <w:t xml:space="preserve"> </w:t>
      </w:r>
      <w:r w:rsidR="002D0FE4" w:rsidRPr="00B946BB">
        <w:t>Within these</w:t>
      </w:r>
      <w:r w:rsidR="002D0FE4">
        <w:t xml:space="preserve"> release locations p</w:t>
      </w:r>
      <w:r w:rsidR="00854F02">
        <w:t>articles were released every 0.5</w:t>
      </w:r>
      <w:r w:rsidR="00854F02">
        <w:rPr>
          <w:rFonts w:cstheme="minorHAnsi"/>
        </w:rPr>
        <w:t>°</w:t>
      </w:r>
      <w:r w:rsidR="00854F02">
        <w:t xml:space="preserve"> latitude on the </w:t>
      </w:r>
      <w:r w:rsidR="00854F02">
        <w:lastRenderedPageBreak/>
        <w:t xml:space="preserve">100m isobath to encompass all locations </w:t>
      </w:r>
      <w:r w:rsidR="00854F02">
        <w:rPr>
          <w:i/>
        </w:rPr>
        <w:t>P. saltatrix</w:t>
      </w:r>
      <w:r w:rsidR="00854F02">
        <w:t xml:space="preserve"> in spawning condition </w:t>
      </w:r>
      <w:r>
        <w:t>were</w:t>
      </w:r>
      <w:r w:rsidR="00854F02">
        <w:t xml:space="preserve"> observed. </w:t>
      </w:r>
      <w:r w:rsidR="000F6CC2">
        <w:t>As no data is available on relative spawning biomass at different locations or times, we assumed a constant daily spawning rate at all locations. A</w:t>
      </w:r>
      <w:r w:rsidR="00B230BA">
        <w:t xml:space="preserve"> cohort of </w:t>
      </w:r>
      <w:r w:rsidR="00854F02">
        <w:t>100</w:t>
      </w:r>
      <w:r w:rsidR="002D0FE4">
        <w:t>0</w:t>
      </w:r>
      <w:r w:rsidR="00854F02">
        <w:t xml:space="preserve"> particles were released from each location every day</w:t>
      </w:r>
      <w:r w:rsidR="002D0FE4">
        <w:t xml:space="preserve"> (during the spawning months)</w:t>
      </w:r>
      <w:r w:rsidR="00854F02">
        <w:t xml:space="preserve"> for 22 years (the duration of the ROMS model). </w:t>
      </w:r>
    </w:p>
    <w:p w14:paraId="3806C5F8" w14:textId="77777777" w:rsidR="00FB6D90" w:rsidRDefault="00FB6D90" w:rsidP="00E4010E">
      <w:pPr>
        <w:spacing w:line="360" w:lineRule="auto"/>
      </w:pPr>
    </w:p>
    <w:p w14:paraId="1009A520" w14:textId="534077A7" w:rsidR="0017387B" w:rsidRDefault="0017387B" w:rsidP="00E4010E">
      <w:pPr>
        <w:spacing w:line="360" w:lineRule="auto"/>
      </w:pPr>
      <w:r>
        <w:rPr>
          <w:i/>
        </w:rPr>
        <w:t>Backward simulations from locations of observed juvenile P. saltatrix</w:t>
      </w:r>
    </w:p>
    <w:p w14:paraId="6B3B2EB0" w14:textId="02D24D36" w:rsidR="0017387B" w:rsidRPr="0017387B" w:rsidRDefault="0017387B" w:rsidP="00E4010E">
      <w:pPr>
        <w:spacing w:line="360" w:lineRule="auto"/>
      </w:pPr>
      <w:r w:rsidRPr="008B3B4F">
        <w:t xml:space="preserve">Backwards simulations were run using the same particle </w:t>
      </w:r>
      <w:r w:rsidR="00D44EBE" w:rsidRPr="008B3B4F">
        <w:t>characteristics,</w:t>
      </w:r>
      <w:r w:rsidRPr="008B3B4F">
        <w:t xml:space="preserve"> </w:t>
      </w:r>
      <w:r w:rsidR="00D44EBE" w:rsidRPr="008B3B4F">
        <w:t>except</w:t>
      </w:r>
      <w:r w:rsidRPr="008B3B4F">
        <w:t xml:space="preserve"> mortality</w:t>
      </w:r>
      <w:r w:rsidR="00D44EBE" w:rsidRPr="008B3B4F">
        <w:t xml:space="preserve"> was not incorporated</w:t>
      </w:r>
      <w:r w:rsidRPr="008B3B4F">
        <w:t xml:space="preserve"> as we know the </w:t>
      </w:r>
      <w:r w:rsidR="0098316F" w:rsidRPr="008B3B4F">
        <w:t>settlement</w:t>
      </w:r>
      <w:r w:rsidRPr="008B3B4F">
        <w:t xml:space="preserve"> locations of the particles and are only interested in the potential spawning locations that could have resulted in</w:t>
      </w:r>
      <w:r w:rsidR="0098316F" w:rsidRPr="008B3B4F">
        <w:t xml:space="preserve"> transport to these locations</w:t>
      </w:r>
      <w:r w:rsidRPr="008B3B4F">
        <w:t>.</w:t>
      </w:r>
      <w:r w:rsidR="00B46018" w:rsidRPr="008B3B4F">
        <w:t xml:space="preserve"> Locations</w:t>
      </w:r>
      <w:r w:rsidR="00B46018">
        <w:t xml:space="preserve"> were determined by observations of where juvenile tailor are encountered</w:t>
      </w:r>
      <w:r w:rsidR="00A673C4">
        <w:t xml:space="preserve"> </w:t>
      </w:r>
      <w:r w:rsidR="00A673C4">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 </w:instrText>
      </w:r>
      <w:r w:rsidR="00D2303A">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DATA </w:instrText>
      </w:r>
      <w:r w:rsidR="00D2303A">
        <w:fldChar w:fldCharType="end"/>
      </w:r>
      <w:r w:rsidR="00A673C4">
        <w:fldChar w:fldCharType="separate"/>
      </w:r>
      <w:r w:rsidR="00D2303A">
        <w:rPr>
          <w:noProof/>
        </w:rPr>
        <w:t>(Leigh et al. 2017, Schilling et al. 2018, Schilling 2019)</w:t>
      </w:r>
      <w:r w:rsidR="00A673C4">
        <w:fldChar w:fldCharType="end"/>
      </w:r>
      <w:r w:rsidR="00B46018">
        <w:t xml:space="preserve">. As the </w:t>
      </w:r>
      <w:r w:rsidR="00192335">
        <w:t>E</w:t>
      </w:r>
      <w:r w:rsidR="00B46018">
        <w:t xml:space="preserve">ast Australian Current dominates the region, we did </w:t>
      </w:r>
      <w:r w:rsidR="008B3B4F">
        <w:t xml:space="preserve">not </w:t>
      </w:r>
      <w:r w:rsidR="00B46018">
        <w:t>simulate any backwards tracking releases north of 31</w:t>
      </w:r>
      <w:r w:rsidR="00192335">
        <w:rPr>
          <w:rFonts w:ascii="Times New Roman" w:hAnsi="Times New Roman" w:cs="Times New Roman"/>
        </w:rPr>
        <w:t>°</w:t>
      </w:r>
      <w:r w:rsidR="00192335">
        <w:t xml:space="preserve"> </w:t>
      </w:r>
      <w:r w:rsidR="00B46018">
        <w:t xml:space="preserve">S as </w:t>
      </w:r>
      <w:proofErr w:type="gramStart"/>
      <w:r w:rsidR="00B46018">
        <w:t>the majority of</w:t>
      </w:r>
      <w:proofErr w:type="gramEnd"/>
      <w:r w:rsidR="00B46018">
        <w:t xml:space="preserve"> the particles were estimated to leave the northern boundary of the ROMS model (which corresponds to the most northern spawning for this population).</w:t>
      </w:r>
      <w:r w:rsidR="00FE73CA">
        <w:t xml:space="preserve"> </w:t>
      </w:r>
      <w:r w:rsidR="00B46018">
        <w:t xml:space="preserve"> </w:t>
      </w:r>
      <w:r w:rsidR="00FB6D90">
        <w:t xml:space="preserve">A cohort </w:t>
      </w:r>
      <w:r w:rsidR="00BE7D50" w:rsidRPr="005E1DEC">
        <w:t>of 10</w:t>
      </w:r>
      <w:r w:rsidR="004B0107" w:rsidRPr="005E1DEC">
        <w:t>0</w:t>
      </w:r>
      <w:r w:rsidR="00FE73CA" w:rsidRPr="005E1DEC">
        <w:t xml:space="preserve"> particles </w:t>
      </w:r>
      <w:r w:rsidR="00FB6D90" w:rsidRPr="005E1DEC">
        <w:t>was released per</w:t>
      </w:r>
      <w:r w:rsidR="00FE73CA" w:rsidRPr="005E1DEC">
        <w:t xml:space="preserve"> location</w:t>
      </w:r>
      <w:r w:rsidR="005E1DEC" w:rsidRPr="005E1DEC">
        <w:t xml:space="preserve"> (Table</w:t>
      </w:r>
      <w:r w:rsidR="005E1DEC">
        <w:t xml:space="preserve"> 1)</w:t>
      </w:r>
      <w:r w:rsidR="00FB6D90">
        <w:t xml:space="preserve"> </w:t>
      </w:r>
      <w:r w:rsidR="004B0107">
        <w:t>every 7 days</w:t>
      </w:r>
      <w:r w:rsidR="0098316F">
        <w:t xml:space="preserve"> for 22-years </w:t>
      </w:r>
      <w:r w:rsidR="00FB6D90">
        <w:t>on the 100m isobath</w:t>
      </w:r>
      <w:r w:rsidR="00FB6D90" w:rsidRPr="00CF6076">
        <w:t>.</w:t>
      </w:r>
      <w:r w:rsidR="00BE7D50" w:rsidRPr="00CF6076">
        <w:t xml:space="preserve"> </w:t>
      </w:r>
      <w:r w:rsidR="004B0107">
        <w:t>These particles were subset to only include those which were predicted to have spawned during the spawning months (August – December, February or March).</w:t>
      </w:r>
    </w:p>
    <w:p w14:paraId="227D8CFF" w14:textId="686F7BBB" w:rsidR="0017387B" w:rsidRDefault="0017387B" w:rsidP="00E4010E">
      <w:pPr>
        <w:spacing w:line="360" w:lineRule="auto"/>
      </w:pPr>
    </w:p>
    <w:p w14:paraId="17EAACE6" w14:textId="0DD768F7" w:rsidR="00264392" w:rsidRPr="00264392" w:rsidRDefault="00264392" w:rsidP="00E4010E">
      <w:pPr>
        <w:spacing w:line="360" w:lineRule="auto"/>
        <w:rPr>
          <w:i/>
        </w:rPr>
      </w:pPr>
      <w:r>
        <w:rPr>
          <w:i/>
        </w:rPr>
        <w:t>Catch-per-unit-effort</w:t>
      </w:r>
    </w:p>
    <w:p w14:paraId="26A9499D" w14:textId="6E17C8A6" w:rsidR="00264392" w:rsidRPr="00796A28" w:rsidRDefault="00192335" w:rsidP="00E4010E">
      <w:pPr>
        <w:spacing w:line="360" w:lineRule="auto"/>
      </w:pPr>
      <w:r>
        <w:t>T</w:t>
      </w:r>
      <w:r w:rsidR="00796A28">
        <w:t xml:space="preserve">ailor catch is most variable in the south of the distribution (&gt; </w:t>
      </w:r>
      <w:r w:rsidR="00410E41">
        <w:t>37</w:t>
      </w:r>
      <w:r w:rsidR="00796A28">
        <w:rPr>
          <w:rFonts w:ascii="Times New Roman" w:hAnsi="Times New Roman" w:cs="Times New Roman"/>
        </w:rPr>
        <w:t>°</w:t>
      </w:r>
      <w:r>
        <w:rPr>
          <w:rFonts w:ascii="Times New Roman" w:hAnsi="Times New Roman" w:cs="Times New Roman"/>
        </w:rPr>
        <w:t xml:space="preserve"> </w:t>
      </w:r>
      <w:r w:rsidR="00796A28">
        <w:t xml:space="preserve">S), </w:t>
      </w:r>
      <w:r>
        <w:t xml:space="preserve">therefore </w:t>
      </w:r>
      <w:r w:rsidR="00796A28">
        <w:t xml:space="preserve">we used a catch-per-unit-effort index from the Victorian Fisheries </w:t>
      </w:r>
      <w:r>
        <w:t xml:space="preserve">Authority </w:t>
      </w:r>
      <w:r w:rsidR="00796A28">
        <w:t>to assess the accuracy of our particle tracking model</w:t>
      </w:r>
      <w:r>
        <w:t xml:space="preserve"> </w:t>
      </w:r>
      <w:r>
        <w:fldChar w:fldCharType="begin"/>
      </w:r>
      <w:r>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fldChar w:fldCharType="separate"/>
      </w:r>
      <w:r>
        <w:rPr>
          <w:noProof/>
        </w:rPr>
        <w:t>(Victorian Fisheries Authority 2017)</w:t>
      </w:r>
      <w:r>
        <w:fldChar w:fldCharType="end"/>
      </w:r>
      <w:r w:rsidR="00796A28">
        <w:t xml:space="preserve">. The catch-per-unit-effort data from the Gippsland Lakes </w:t>
      </w:r>
      <w:r w:rsidR="009D09D8">
        <w:t>seine</w:t>
      </w:r>
      <w:r w:rsidR="00796A28">
        <w:t xml:space="preserve"> net fishery</w:t>
      </w:r>
      <w:r w:rsidR="00592936">
        <w:t xml:space="preserve"> </w:t>
      </w:r>
      <w:r w:rsidR="00592936">
        <w:fldChar w:fldCharType="begin"/>
      </w:r>
      <w:r w:rsidR="0059293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592936">
        <w:fldChar w:fldCharType="separate"/>
      </w:r>
      <w:r w:rsidR="00592936">
        <w:rPr>
          <w:noProof/>
        </w:rPr>
        <w:t>(Victorian Fisheries Authority 2017)</w:t>
      </w:r>
      <w:r w:rsidR="00592936">
        <w:fldChar w:fldCharType="end"/>
      </w:r>
      <w:r w:rsidR="00796A28">
        <w:t xml:space="preserve"> was provided as the mean for each year (1978 – 201</w:t>
      </w:r>
      <w:r>
        <w:t>8</w:t>
      </w:r>
      <w:r w:rsidR="00796A28">
        <w:t xml:space="preserve">). </w:t>
      </w:r>
      <w:r w:rsidR="00F84CB5">
        <w:t xml:space="preserve">As </w:t>
      </w:r>
      <w:r w:rsidR="00F84CB5">
        <w:rPr>
          <w:i/>
        </w:rPr>
        <w:t>P. saltatrix</w:t>
      </w:r>
      <w:r w:rsidR="00F84CB5">
        <w:t xml:space="preserve"> are most commonly caught at age 2 in eastern Australia </w:t>
      </w:r>
      <w:r w:rsidR="00F84CB5">
        <w:fldChar w:fldCharType="begin"/>
      </w:r>
      <w:r w:rsidR="00F84CB5">
        <w:instrText xml:space="preserve"> ADDIN EN.CITE &lt;EndNote&gt;&lt;Cite&gt;&lt;Author&gt;Schilling&lt;/Author&gt;&lt;Year&gt;2019&lt;/Year&gt;&lt;RecNum&gt;444&lt;/RecNum&gt;&lt;DisplayText&gt;(Leigh et al. 2017, Schilling 2019)&lt;/DisplayText&gt;&lt;record&gt;&lt;rec-number&gt;444&lt;/rec-number&gt;&lt;foreign-keys&gt;&lt;key app="EN" db-id="tpvtxxttc2dzapezfe4xfz5nxr9at0sv9zrz" timestamp="1542071412"&gt;444&lt;/key&gt;&lt;/foreign-keys&gt;&lt;ref-type name="Thesis"&gt;32&lt;/ref-type&gt;&lt;contributors&gt;&lt;authors&gt;&lt;author&gt;Schilling, Hayden T.&lt;/author&gt;&lt;/authors&gt;&lt;/contributors&gt;&lt;titles&gt;&lt;title&gt;&lt;style face="normal" font="default" size="100%"&gt;Ecology of tailor, &lt;/style&gt;&lt;style face="italic" font="default" size="100%"&gt;Pomatomus saltatrix&lt;/style&gt;&lt;style face="normal" font="default" size="100%"&gt;, in eastern Australia&lt;/style&gt;&lt;/title&gt;&lt;secondary-title&gt;School of Biological, Earth and Environmental Sciences&lt;/secondary-title&gt;&lt;/titles&gt;&lt;volume&gt;PhD&lt;/volume&gt;&lt;dates&gt;&lt;year&gt;2019&lt;/year&gt;&lt;/dates&gt;&lt;pub-location&gt;Sydney, Australia&lt;/pub-location&gt;&lt;publisher&gt;University of New South Wales&lt;/publisher&gt;&lt;work-type&gt;PhD Thesis&lt;/work-type&gt;&lt;urls&gt;&lt;/urls&gt;&lt;/record&gt;&lt;/Cite&gt;&lt;Cite&gt;&lt;Author&gt;Leigh&lt;/Author&gt;&lt;Year&gt;2017&lt;/Year&gt;&lt;RecNum&gt;277&lt;/RecNum&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F84CB5">
        <w:fldChar w:fldCharType="separate"/>
      </w:r>
      <w:r w:rsidR="00F84CB5">
        <w:rPr>
          <w:noProof/>
        </w:rPr>
        <w:t>(Leigh et al. 2017, Schilling 2019)</w:t>
      </w:r>
      <w:r w:rsidR="00F84CB5">
        <w:fldChar w:fldCharType="end"/>
      </w:r>
      <w:r w:rsidR="00F84CB5">
        <w:t xml:space="preserve">, the results from the particle tracking model were lagged by 2 years after summing the total number of particles thought to settle during each financial year (in order to cover the whole spawning period). </w:t>
      </w:r>
      <w:r w:rsidR="00796A28">
        <w:t>To align with the particle tracking model</w:t>
      </w:r>
      <w:r w:rsidR="00F84CB5">
        <w:t xml:space="preserve"> (1996 – 2016)</w:t>
      </w:r>
      <w:r w:rsidR="00796A28">
        <w:t>, we</w:t>
      </w:r>
      <w:r w:rsidR="00F84CB5">
        <w:t xml:space="preserve"> therefore</w:t>
      </w:r>
      <w:r w:rsidR="00796A28">
        <w:t xml:space="preserve"> used</w:t>
      </w:r>
      <w:r w:rsidR="00592936">
        <w:t xml:space="preserve"> CPUE data for</w:t>
      </w:r>
      <w:r w:rsidR="00796A28">
        <w:t xml:space="preserve"> years 199</w:t>
      </w:r>
      <w:r w:rsidR="00592936">
        <w:t>8</w:t>
      </w:r>
      <w:r w:rsidR="00796A28">
        <w:t xml:space="preserve"> – 201</w:t>
      </w:r>
      <w:r w:rsidR="00592936">
        <w:t>8</w:t>
      </w:r>
      <w:r w:rsidR="00796A28">
        <w:t>.</w:t>
      </w:r>
    </w:p>
    <w:p w14:paraId="2BBA0B4A" w14:textId="77777777" w:rsidR="00796A28" w:rsidRDefault="00796A28" w:rsidP="00E4010E">
      <w:pPr>
        <w:spacing w:line="360" w:lineRule="auto"/>
      </w:pPr>
    </w:p>
    <w:p w14:paraId="3F194B96" w14:textId="24E09E12" w:rsidR="00B230BA" w:rsidRPr="00B230BA" w:rsidRDefault="00B230BA" w:rsidP="006B60EA">
      <w:pPr>
        <w:spacing w:line="360" w:lineRule="auto"/>
        <w:rPr>
          <w:i/>
        </w:rPr>
      </w:pPr>
      <w:r>
        <w:rPr>
          <w:i/>
        </w:rPr>
        <w:t>Data analysis</w:t>
      </w:r>
    </w:p>
    <w:p w14:paraId="59A8B529" w14:textId="3824BCB1" w:rsidR="00796A28" w:rsidRPr="00470AF3" w:rsidRDefault="0090793C" w:rsidP="006B60EA">
      <w:pPr>
        <w:spacing w:line="360" w:lineRule="auto"/>
      </w:pPr>
      <w:r>
        <w:t xml:space="preserve">Larval </w:t>
      </w:r>
      <w:r w:rsidR="00B46018">
        <w:t>distributions from each particle tracking simulation were mapped to show the positions of all particles at 500 DD. S</w:t>
      </w:r>
      <w:r>
        <w:t xml:space="preserve">ettlement from each spawning event was quantified by finding the percentage </w:t>
      </w:r>
      <w:r>
        <w:lastRenderedPageBreak/>
        <w:t>of particles which successfully settled</w:t>
      </w:r>
      <w:r w:rsidR="00EA0425">
        <w:t xml:space="preserve"> (final location on the continental shelf)</w:t>
      </w:r>
      <w:r>
        <w:t xml:space="preserve"> in 1° latitude bins. Larvae which were not on the continental shelf (≤ 200m depth) at settlement</w:t>
      </w:r>
      <w:r w:rsidR="00D964B6">
        <w:t xml:space="preserve"> (500 DD)</w:t>
      </w:r>
      <w:r>
        <w:t xml:space="preserve"> were considered as mortalities in the analysis. </w:t>
      </w:r>
      <w:r w:rsidR="00DA1355">
        <w:t>As swimming i</w:t>
      </w:r>
      <w:r w:rsidR="00E565FD">
        <w:t>s</w:t>
      </w:r>
      <w:r w:rsidR="00DA1355">
        <w:t xml:space="preserve"> not included in the model, estimates of </w:t>
      </w:r>
      <w:r w:rsidR="00647552">
        <w:t xml:space="preserve">survival </w:t>
      </w:r>
      <w:r w:rsidR="00DA1355">
        <w:t xml:space="preserve">are conservative with actual </w:t>
      </w:r>
      <w:r w:rsidR="00647552">
        <w:t>survival</w:t>
      </w:r>
      <w:r w:rsidR="00DA1355">
        <w:t xml:space="preserve"> likely to be higher due to shoreward swimming</w:t>
      </w:r>
      <w:r w:rsidR="00D964B6">
        <w:t xml:space="preserve"> </w:t>
      </w:r>
      <w:r w:rsidR="00D964B6">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D964B6">
        <w:fldChar w:fldCharType="separate"/>
      </w:r>
      <w:r w:rsidR="00D2303A">
        <w:rPr>
          <w:noProof/>
        </w:rPr>
        <w:t>(Hare and Cowen 1996)</w:t>
      </w:r>
      <w:r w:rsidR="00D964B6">
        <w:fldChar w:fldCharType="end"/>
      </w:r>
      <w:r w:rsidR="00DA1355">
        <w:t>. Therefore</w:t>
      </w:r>
      <w:r w:rsidR="00B230BA">
        <w:t>,</w:t>
      </w:r>
      <w:r w:rsidR="00DA1355">
        <w:t xml:space="preserve"> the estimates presented are conservative lower estimates of settlement but likely fully represent latitudinal transport </w:t>
      </w:r>
      <w:r w:rsidR="00647552">
        <w:t>distance</w:t>
      </w:r>
      <w:r w:rsidR="00DA1355">
        <w:t>.</w:t>
      </w:r>
      <w:r w:rsidR="006B60EA" w:rsidRPr="006B60EA">
        <w:t xml:space="preserve"> </w:t>
      </w:r>
      <w:r w:rsidR="00D73DD2">
        <w:t xml:space="preserve">The same analysis was conducted with no mortality to assess the importance of including mortality in these models. </w:t>
      </w:r>
      <w:r w:rsidR="00796A28">
        <w:t xml:space="preserve">For the catch-per-unit-effort analysis, a correlation test was conducted and the </w:t>
      </w:r>
      <w:r w:rsidR="003330D7">
        <w:t>P</w:t>
      </w:r>
      <w:r w:rsidR="00796A28">
        <w:t xml:space="preserve">earson correlation co-efficient calculated in order to test if there was a significant correlation between the CPUE data and </w:t>
      </w:r>
      <w:r w:rsidR="00717892">
        <w:t>the</w:t>
      </w:r>
      <w:r w:rsidR="00796A28">
        <w:t xml:space="preserve"> predicted relative larval settlement estimates.</w:t>
      </w:r>
    </w:p>
    <w:p w14:paraId="05B66880" w14:textId="77777777" w:rsidR="002D0FE4" w:rsidRDefault="002D0FE4" w:rsidP="00E4010E">
      <w:pPr>
        <w:spacing w:line="360" w:lineRule="auto"/>
        <w:rPr>
          <w:b/>
        </w:rPr>
      </w:pPr>
    </w:p>
    <w:p w14:paraId="6A41D518" w14:textId="77777777" w:rsidR="002D0FE4" w:rsidRDefault="002D0FE4">
      <w:pPr>
        <w:rPr>
          <w:b/>
        </w:rPr>
      </w:pPr>
      <w:r>
        <w:rPr>
          <w:b/>
        </w:rPr>
        <w:br w:type="page"/>
      </w:r>
    </w:p>
    <w:p w14:paraId="5E3206DD" w14:textId="30BD53BA" w:rsidR="00D548E3" w:rsidRPr="006A5F73" w:rsidRDefault="00D548E3" w:rsidP="00E4010E">
      <w:pPr>
        <w:spacing w:line="360" w:lineRule="auto"/>
      </w:pPr>
      <w:r>
        <w:rPr>
          <w:b/>
        </w:rPr>
        <w:lastRenderedPageBreak/>
        <w:t>Results</w:t>
      </w:r>
    </w:p>
    <w:p w14:paraId="16CCA7A2" w14:textId="48E18C99" w:rsidR="00576D22" w:rsidRPr="006A5F73" w:rsidRDefault="00576D22" w:rsidP="00E4010E">
      <w:pPr>
        <w:spacing w:line="360" w:lineRule="auto"/>
        <w:rPr>
          <w:i/>
        </w:rPr>
      </w:pPr>
      <w:r w:rsidRPr="006A5F73">
        <w:rPr>
          <w:i/>
        </w:rPr>
        <w:t>Settlement time</w:t>
      </w:r>
    </w:p>
    <w:p w14:paraId="0FDBAEF7" w14:textId="35898E50" w:rsidR="00576D22" w:rsidRPr="006A5F73" w:rsidRDefault="00576D22" w:rsidP="00E4010E">
      <w:pPr>
        <w:spacing w:line="360" w:lineRule="auto"/>
      </w:pPr>
      <w:r w:rsidRPr="006A5F73">
        <w:t xml:space="preserve">The number of days which it took </w:t>
      </w:r>
      <w:r w:rsidR="009F5AB4">
        <w:t>larvae</w:t>
      </w:r>
      <w:r w:rsidRPr="006A5F73">
        <w:t xml:space="preserve"> to reach settlement (500 DD) varied between the three spawning events (Figure 2). Using all particles which reached 500 DD, the mean settlement days </w:t>
      </w:r>
      <w:r w:rsidR="00292404">
        <w:t xml:space="preserve">for each spawning event </w:t>
      </w:r>
      <w:r w:rsidRPr="006A5F73">
        <w:t xml:space="preserve">were </w:t>
      </w:r>
      <w:r w:rsidR="00292404">
        <w:t xml:space="preserve">northern </w:t>
      </w:r>
      <w:r w:rsidR="002C4B04">
        <w:t>s</w:t>
      </w:r>
      <w:r w:rsidRPr="006A5F73">
        <w:t xml:space="preserve">pring 22.5 days, </w:t>
      </w:r>
      <w:r w:rsidR="00292404">
        <w:t xml:space="preserve">mid-latitude </w:t>
      </w:r>
      <w:r w:rsidR="002C4B04">
        <w:t>s</w:t>
      </w:r>
      <w:r w:rsidRPr="006A5F73">
        <w:t xml:space="preserve">pring 23.2 days and </w:t>
      </w:r>
      <w:r w:rsidR="00292404">
        <w:t xml:space="preserve">mid-latitude </w:t>
      </w:r>
      <w:r w:rsidR="002C4B04">
        <w:t>s</w:t>
      </w:r>
      <w:r w:rsidRPr="006A5F73">
        <w:t xml:space="preserve">ummer 20.8 days. For only </w:t>
      </w:r>
      <w:r w:rsidR="009F5AB4">
        <w:t>larvae</w:t>
      </w:r>
      <w:r w:rsidRPr="006A5F73">
        <w:t xml:space="preserve"> which settled on the continental shelf the mean</w:t>
      </w:r>
      <w:r w:rsidR="009F5AB4">
        <w:t>s</w:t>
      </w:r>
      <w:r w:rsidRPr="006A5F73">
        <w:t xml:space="preserve"> varied slightly but a similar pattern emerged,</w:t>
      </w:r>
      <w:r w:rsidR="00292404">
        <w:t xml:space="preserve"> northern</w:t>
      </w:r>
      <w:r w:rsidRPr="006A5F73">
        <w:t xml:space="preserve"> </w:t>
      </w:r>
      <w:r w:rsidR="002C4B04">
        <w:t>s</w:t>
      </w:r>
      <w:r w:rsidRPr="006A5F73">
        <w:t xml:space="preserve">pring 22.4 days, </w:t>
      </w:r>
      <w:r w:rsidR="00292404">
        <w:t xml:space="preserve">mid-latitude </w:t>
      </w:r>
      <w:r w:rsidR="002C4B04">
        <w:t>s</w:t>
      </w:r>
      <w:r w:rsidRPr="006A5F73">
        <w:t>pring 23.5 days and</w:t>
      </w:r>
      <w:r w:rsidR="00292404">
        <w:t xml:space="preserve"> mid-latitude</w:t>
      </w:r>
      <w:r w:rsidRPr="006A5F73">
        <w:t xml:space="preserve"> </w:t>
      </w:r>
      <w:r w:rsidR="002C4B04">
        <w:t>s</w:t>
      </w:r>
      <w:r w:rsidRPr="006A5F73">
        <w:t>ummer 21.1 days.</w:t>
      </w:r>
    </w:p>
    <w:p w14:paraId="727E7ABB" w14:textId="77777777" w:rsidR="00576D22" w:rsidRPr="006A5F73" w:rsidRDefault="00576D22" w:rsidP="00E4010E">
      <w:pPr>
        <w:spacing w:line="360" w:lineRule="auto"/>
      </w:pPr>
    </w:p>
    <w:p w14:paraId="46D84F79" w14:textId="6ABDE038" w:rsidR="00573A97" w:rsidRPr="006A5F73" w:rsidRDefault="00573A97" w:rsidP="00E4010E">
      <w:pPr>
        <w:spacing w:line="360" w:lineRule="auto"/>
        <w:rPr>
          <w:i/>
        </w:rPr>
      </w:pPr>
      <w:r w:rsidRPr="006A5F73">
        <w:rPr>
          <w:i/>
        </w:rPr>
        <w:t>Dispersal</w:t>
      </w:r>
      <w:r w:rsidR="004A5D5C" w:rsidRPr="006A5F73">
        <w:rPr>
          <w:i/>
        </w:rPr>
        <w:t xml:space="preserve"> from spawning events</w:t>
      </w:r>
    </w:p>
    <w:p w14:paraId="194BE4CF" w14:textId="75CC0AB4" w:rsidR="00501FAC" w:rsidRPr="006A5F73" w:rsidRDefault="006A399F" w:rsidP="00E4010E">
      <w:pPr>
        <w:spacing w:line="360" w:lineRule="auto"/>
      </w:pPr>
      <w:r w:rsidRPr="006A5F73">
        <w:t>The</w:t>
      </w:r>
      <w:r w:rsidR="00213D34" w:rsidRPr="006A5F73">
        <w:t xml:space="preserve"> larval dispersal simulated by the particle tracking model was almost exclusively southward except for 0.0</w:t>
      </w:r>
      <w:r w:rsidR="006E58B5" w:rsidRPr="006A5F73">
        <w:t>9</w:t>
      </w:r>
      <w:r w:rsidR="00213D34" w:rsidRPr="006A5F73">
        <w:t xml:space="preserve"> % of particles from the </w:t>
      </w:r>
      <w:r w:rsidR="002C4B04">
        <w:t>northern spring</w:t>
      </w:r>
      <w:r w:rsidR="00213D34" w:rsidRPr="006A5F73">
        <w:t xml:space="preserve"> release which </w:t>
      </w:r>
      <w:r w:rsidR="009F5AB4">
        <w:t>finished</w:t>
      </w:r>
      <w:r w:rsidR="00213D34" w:rsidRPr="006A5F73">
        <w:t xml:space="preserve"> north</w:t>
      </w:r>
      <w:r w:rsidR="00501FAC" w:rsidRPr="006A5F73">
        <w:t xml:space="preserve"> of</w:t>
      </w:r>
      <w:r w:rsidR="00501FAC" w:rsidRPr="00165A95">
        <w:rPr>
          <w:rFonts w:cstheme="minorHAnsi"/>
        </w:rPr>
        <w:t xml:space="preserve"> 26°</w:t>
      </w:r>
      <w:r w:rsidR="00165A95" w:rsidRPr="00165A95">
        <w:rPr>
          <w:rFonts w:cstheme="minorHAnsi"/>
        </w:rPr>
        <w:t xml:space="preserve"> </w:t>
      </w:r>
      <w:r w:rsidR="00501FAC" w:rsidRPr="00165A95">
        <w:rPr>
          <w:rFonts w:cstheme="minorHAnsi"/>
        </w:rPr>
        <w:t>S</w:t>
      </w:r>
      <w:r w:rsidR="00213D34" w:rsidRPr="006A5F73">
        <w:t xml:space="preserve"> (</w:t>
      </w:r>
      <w:r w:rsidR="00D65707" w:rsidRPr="006A5F73">
        <w:t>Fig</w:t>
      </w:r>
      <w:r w:rsidR="0084123D" w:rsidRPr="006A5F73">
        <w:t>ure</w:t>
      </w:r>
      <w:r w:rsidR="00D65707" w:rsidRPr="006A5F73">
        <w:t xml:space="preserve"> </w:t>
      </w:r>
      <w:r w:rsidR="00576D22" w:rsidRPr="006A5F73">
        <w:t>3</w:t>
      </w:r>
      <w:r w:rsidR="00D65707" w:rsidRPr="006A5F73">
        <w:t xml:space="preserve">, </w:t>
      </w:r>
      <w:r w:rsidR="00213D34" w:rsidRPr="006A5F73">
        <w:t xml:space="preserve">Table </w:t>
      </w:r>
      <w:r w:rsidR="00FF2595" w:rsidRPr="006A5F73">
        <w:t>3</w:t>
      </w:r>
      <w:r w:rsidR="00213D34" w:rsidRPr="006A5F73">
        <w:t>).</w:t>
      </w:r>
      <w:r w:rsidR="00AD584A" w:rsidRPr="006A5F73">
        <w:t xml:space="preserve"> A high proportion of particles in each spawning period were dispersed offshore, particularly south of the separation zone where the East Australian Current separates from the Australian mainland</w:t>
      </w:r>
      <w:r w:rsidR="00D65707" w:rsidRPr="006A5F73">
        <w:t xml:space="preserve"> (Fig</w:t>
      </w:r>
      <w:r w:rsidR="0084123D" w:rsidRPr="006A5F73">
        <w:t>ure</w:t>
      </w:r>
      <w:r w:rsidR="00D65707" w:rsidRPr="006A5F73">
        <w:t xml:space="preserve"> </w:t>
      </w:r>
      <w:r w:rsidR="00FF2595" w:rsidRPr="006A5F73">
        <w:t>2, Table 2</w:t>
      </w:r>
      <w:r w:rsidR="00D65707" w:rsidRPr="006A5F73">
        <w:t>)</w:t>
      </w:r>
      <w:r w:rsidR="00AD584A" w:rsidRPr="006A5F73">
        <w:t>.</w:t>
      </w:r>
      <w:r w:rsidR="00FF2595" w:rsidRPr="006A5F73">
        <w:t xml:space="preserve"> The </w:t>
      </w:r>
      <w:r w:rsidR="006555D6">
        <w:t xml:space="preserve">mid-latitude </w:t>
      </w:r>
      <w:r w:rsidR="00FF2595" w:rsidRPr="006A5F73">
        <w:t xml:space="preserve">spring release had a particularly low number of </w:t>
      </w:r>
      <w:r w:rsidR="009F5AB4">
        <w:t>larvae</w:t>
      </w:r>
      <w:r w:rsidR="00FF2595" w:rsidRPr="006A5F73">
        <w:t xml:space="preserve"> </w:t>
      </w:r>
      <w:r w:rsidR="00501FAC" w:rsidRPr="006A5F73">
        <w:t>reach 500 DD</w:t>
      </w:r>
      <w:r w:rsidR="00FF2595" w:rsidRPr="006A5F73">
        <w:t xml:space="preserve"> on the shelf (</w:t>
      </w:r>
      <w:r w:rsidR="00CF4657">
        <w:t>0.2</w:t>
      </w:r>
      <w:r w:rsidR="00165A95">
        <w:t>3</w:t>
      </w:r>
      <w:r w:rsidR="00FF2595" w:rsidRPr="006A5F73">
        <w:t xml:space="preserve"> %</w:t>
      </w:r>
      <w:r w:rsidR="00501FAC" w:rsidRPr="006A5F73">
        <w:t xml:space="preserve">) compared to </w:t>
      </w:r>
      <w:r w:rsidR="00CF4657">
        <w:t>0.75</w:t>
      </w:r>
      <w:r w:rsidR="00501FAC" w:rsidRPr="006A5F73">
        <w:t xml:space="preserve"> % and </w:t>
      </w:r>
      <w:r w:rsidR="00CF4657">
        <w:t>0.96</w:t>
      </w:r>
      <w:r w:rsidR="00501FAC" w:rsidRPr="006A5F73">
        <w:t xml:space="preserve"> % respectively for the</w:t>
      </w:r>
      <w:r w:rsidR="006555D6">
        <w:t xml:space="preserve"> northern</w:t>
      </w:r>
      <w:r w:rsidR="00501FAC" w:rsidRPr="006A5F73">
        <w:t xml:space="preserve"> </w:t>
      </w:r>
      <w:r w:rsidR="006555D6">
        <w:t>s</w:t>
      </w:r>
      <w:r w:rsidR="00501FAC" w:rsidRPr="006A5F73">
        <w:t xml:space="preserve">pring and </w:t>
      </w:r>
      <w:r w:rsidR="006555D6">
        <w:t>mid-latitude s</w:t>
      </w:r>
      <w:r w:rsidR="00501FAC" w:rsidRPr="006A5F73">
        <w:t>ummer spawning events.</w:t>
      </w:r>
    </w:p>
    <w:p w14:paraId="51B182BA" w14:textId="31385ABC" w:rsidR="006559CC" w:rsidRPr="006A5F73" w:rsidRDefault="00730BE7" w:rsidP="00E4010E">
      <w:pPr>
        <w:spacing w:line="360" w:lineRule="auto"/>
      </w:pPr>
      <w:r w:rsidRPr="006A5F73">
        <w:t xml:space="preserve">While both the </w:t>
      </w:r>
      <w:r w:rsidR="00AE4DA2">
        <w:t>northern s</w:t>
      </w:r>
      <w:r w:rsidRPr="006A5F73">
        <w:t xml:space="preserve">pring and </w:t>
      </w:r>
      <w:r w:rsidR="00AE4DA2">
        <w:t>mid-latitude s</w:t>
      </w:r>
      <w:r w:rsidRPr="006A5F73">
        <w:t>ummer spawning events had areas of high settlement density (near the spawning locations),</w:t>
      </w:r>
      <w:r w:rsidR="00213D34" w:rsidRPr="006A5F73">
        <w:t xml:space="preserve"> </w:t>
      </w:r>
      <w:r w:rsidRPr="006A5F73">
        <w:t>t</w:t>
      </w:r>
      <w:r w:rsidR="00213D34" w:rsidRPr="006A5F73">
        <w:t xml:space="preserve">he </w:t>
      </w:r>
      <w:r w:rsidR="00AE4DA2">
        <w:t>mid-latitude s</w:t>
      </w:r>
      <w:r w:rsidR="00213D34" w:rsidRPr="006A5F73">
        <w:t xml:space="preserve">pring spawning event had </w:t>
      </w:r>
      <w:r w:rsidRPr="006A5F73">
        <w:t>a</w:t>
      </w:r>
      <w:r w:rsidR="00213D34" w:rsidRPr="006A5F73">
        <w:t xml:space="preserve"> wide</w:t>
      </w:r>
      <w:r w:rsidR="009F5AB4">
        <w:t>r</w:t>
      </w:r>
      <w:r w:rsidR="00213D34" w:rsidRPr="006A5F73">
        <w:t xml:space="preserve"> dispersal of particles with no </w:t>
      </w:r>
      <w:proofErr w:type="gramStart"/>
      <w:r w:rsidR="00213D34" w:rsidRPr="006A5F73">
        <w:t>high density</w:t>
      </w:r>
      <w:proofErr w:type="gramEnd"/>
      <w:r w:rsidR="00213D34" w:rsidRPr="006A5F73">
        <w:t xml:space="preserve"> areas of settlement</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 xml:space="preserve">. The </w:t>
      </w:r>
      <w:r w:rsidR="00AE4DA2">
        <w:t xml:space="preserve">mid-latitude </w:t>
      </w:r>
      <w:r w:rsidR="00213D34" w:rsidRPr="006A5F73">
        <w:t xml:space="preserve">summer spawning event </w:t>
      </w:r>
      <w:r w:rsidR="0084123D" w:rsidRPr="006A5F73">
        <w:t>extended</w:t>
      </w:r>
      <w:r w:rsidR="00213D34" w:rsidRPr="006A5F73">
        <w:t xml:space="preserve"> the furthest south </w:t>
      </w:r>
      <w:r w:rsidR="0084123D" w:rsidRPr="006A5F73">
        <w:t>with</w:t>
      </w:r>
      <w:r w:rsidR="00213D34" w:rsidRPr="006A5F73">
        <w:t xml:space="preserve"> moderate dispersal offshore</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w:t>
      </w:r>
    </w:p>
    <w:p w14:paraId="7A17C37B" w14:textId="1A6B15D4" w:rsidR="00DC7280" w:rsidRPr="006A5F73" w:rsidRDefault="00DC7280" w:rsidP="00E4010E">
      <w:pPr>
        <w:spacing w:line="360" w:lineRule="auto"/>
      </w:pPr>
      <w:r w:rsidRPr="006A5F73">
        <w:t xml:space="preserve">When </w:t>
      </w:r>
      <w:r w:rsidRPr="00165A95">
        <w:rPr>
          <w:rFonts w:cstheme="minorHAnsi"/>
        </w:rPr>
        <w:t xml:space="preserve">the contribution of each spawning event was investigated by settlement latitude, it showed that the 3 spawning events are disproportionately important for different </w:t>
      </w:r>
      <w:r w:rsidR="007429FC" w:rsidRPr="00165A95">
        <w:rPr>
          <w:rFonts w:cstheme="minorHAnsi"/>
        </w:rPr>
        <w:t>latitudes</w:t>
      </w:r>
      <w:r w:rsidRPr="00165A95">
        <w:rPr>
          <w:rFonts w:cstheme="minorHAnsi"/>
        </w:rPr>
        <w:t xml:space="preserve"> of eastern Australia. The </w:t>
      </w:r>
      <w:r w:rsidR="00FF7800">
        <w:rPr>
          <w:rFonts w:cstheme="minorHAnsi"/>
        </w:rPr>
        <w:t>northern s</w:t>
      </w:r>
      <w:r w:rsidRPr="00165A95">
        <w:rPr>
          <w:rFonts w:cstheme="minorHAnsi"/>
        </w:rPr>
        <w:t>pring spawning event supplied all larvae settling north of 28°</w:t>
      </w:r>
      <w:r w:rsidR="00165A95" w:rsidRPr="00165A95">
        <w:rPr>
          <w:rFonts w:cstheme="minorHAnsi"/>
        </w:rPr>
        <w:t xml:space="preserve"> </w:t>
      </w:r>
      <w:r w:rsidRPr="00165A95">
        <w:rPr>
          <w:rFonts w:cstheme="minorHAnsi"/>
        </w:rPr>
        <w:t xml:space="preserve">S but the proportion of particles settling in each 1° latitudinal bin from the </w:t>
      </w:r>
      <w:r w:rsidR="00FF7800">
        <w:rPr>
          <w:rFonts w:cstheme="minorHAnsi"/>
        </w:rPr>
        <w:t>northern s</w:t>
      </w:r>
      <w:r w:rsidRPr="00165A95">
        <w:rPr>
          <w:rFonts w:cstheme="minorHAnsi"/>
        </w:rPr>
        <w:t xml:space="preserve">pring spawning decreased as latitude increased. The </w:t>
      </w:r>
      <w:r w:rsidR="00FF7800">
        <w:t>mid-latitude s</w:t>
      </w:r>
      <w:r w:rsidRPr="00165A95">
        <w:rPr>
          <w:rFonts w:cstheme="minorHAnsi"/>
        </w:rPr>
        <w:t xml:space="preserve">pring spawning event contributed a small </w:t>
      </w:r>
      <w:r w:rsidR="006A5F73" w:rsidRPr="00165A95">
        <w:rPr>
          <w:rFonts w:cstheme="minorHAnsi"/>
        </w:rPr>
        <w:t>proportion</w:t>
      </w:r>
      <w:r w:rsidRPr="00165A95">
        <w:rPr>
          <w:rFonts w:cstheme="minorHAnsi"/>
        </w:rPr>
        <w:t xml:space="preserve"> of particles settling between 28 and 30</w:t>
      </w:r>
      <w:r w:rsidR="00165A95" w:rsidRPr="00165A95">
        <w:rPr>
          <w:rFonts w:cstheme="minorHAnsi"/>
        </w:rPr>
        <w:t xml:space="preserve">° </w:t>
      </w:r>
      <w:r w:rsidRPr="00165A95">
        <w:rPr>
          <w:rFonts w:cstheme="minorHAnsi"/>
        </w:rPr>
        <w:t xml:space="preserve">S but contributed between about 15 and 30 % for all latitudes south of 30°S. The </w:t>
      </w:r>
      <w:r w:rsidR="00FF7800">
        <w:t xml:space="preserve">mid-latitude </w:t>
      </w:r>
      <w:r w:rsidRPr="00165A95">
        <w:rPr>
          <w:rFonts w:cstheme="minorHAnsi"/>
        </w:rPr>
        <w:t>summer spawning event contributed the large proportions</w:t>
      </w:r>
      <w:r w:rsidR="006414C2" w:rsidRPr="00165A95">
        <w:rPr>
          <w:rFonts w:cstheme="minorHAnsi"/>
        </w:rPr>
        <w:t xml:space="preserve"> (30 – 60 %)</w:t>
      </w:r>
      <w:r w:rsidRPr="00165A95">
        <w:rPr>
          <w:rFonts w:cstheme="minorHAnsi"/>
        </w:rPr>
        <w:t xml:space="preserve"> of the larvae which settled </w:t>
      </w:r>
      <w:r w:rsidR="006414C2" w:rsidRPr="00165A95">
        <w:rPr>
          <w:rFonts w:cstheme="minorHAnsi"/>
        </w:rPr>
        <w:t>south of 29°</w:t>
      </w:r>
      <w:r w:rsidR="00165A95" w:rsidRPr="00165A95">
        <w:rPr>
          <w:rFonts w:cstheme="minorHAnsi"/>
        </w:rPr>
        <w:t xml:space="preserve"> </w:t>
      </w:r>
      <w:r w:rsidR="006414C2" w:rsidRPr="00165A95">
        <w:rPr>
          <w:rFonts w:cstheme="minorHAnsi"/>
        </w:rPr>
        <w:t>S with this spawning event contributing over 50</w:t>
      </w:r>
      <w:r w:rsidR="00165A95" w:rsidRPr="00165A95">
        <w:rPr>
          <w:rFonts w:cstheme="minorHAnsi"/>
        </w:rPr>
        <w:t xml:space="preserve"> </w:t>
      </w:r>
      <w:r w:rsidR="006414C2" w:rsidRPr="00165A95">
        <w:rPr>
          <w:rFonts w:cstheme="minorHAnsi"/>
        </w:rPr>
        <w:t>% of the larvae settling south of 37°</w:t>
      </w:r>
      <w:r w:rsidR="00165A95" w:rsidRPr="00165A95">
        <w:rPr>
          <w:rFonts w:cstheme="minorHAnsi"/>
        </w:rPr>
        <w:t xml:space="preserve"> </w:t>
      </w:r>
      <w:r w:rsidR="006414C2" w:rsidRPr="00165A95">
        <w:rPr>
          <w:rFonts w:cstheme="minorHAnsi"/>
        </w:rPr>
        <w:t>S.</w:t>
      </w:r>
      <w:r w:rsidR="00D57051">
        <w:rPr>
          <w:rFonts w:cstheme="minorHAnsi"/>
        </w:rPr>
        <w:t xml:space="preserve"> When mortality was excluded from these simulations, the importance of the mid-latitude spring spawning event increased while the importance of the mid-latitude </w:t>
      </w:r>
      <w:r w:rsidR="00F14ACE">
        <w:rPr>
          <w:rFonts w:cstheme="minorHAnsi"/>
        </w:rPr>
        <w:t>summer spawning period decreased (Figure S3).</w:t>
      </w:r>
    </w:p>
    <w:p w14:paraId="27C4BD67" w14:textId="77777777" w:rsidR="008C37F1" w:rsidRPr="006A5F73" w:rsidRDefault="008C37F1" w:rsidP="00E4010E">
      <w:pPr>
        <w:spacing w:line="360" w:lineRule="auto"/>
      </w:pPr>
    </w:p>
    <w:p w14:paraId="3C3F9EF1" w14:textId="1E363244" w:rsidR="006414C2" w:rsidRPr="006A5F73" w:rsidRDefault="008C37F1" w:rsidP="00E4010E">
      <w:pPr>
        <w:spacing w:line="360" w:lineRule="auto"/>
        <w:rPr>
          <w:i/>
        </w:rPr>
      </w:pPr>
      <w:r w:rsidRPr="006A5F73">
        <w:rPr>
          <w:i/>
        </w:rPr>
        <w:t xml:space="preserve">Backward </w:t>
      </w:r>
      <w:r w:rsidR="00F308A0">
        <w:rPr>
          <w:i/>
        </w:rPr>
        <w:t>t</w:t>
      </w:r>
      <w:r w:rsidRPr="006A5F73">
        <w:rPr>
          <w:i/>
        </w:rPr>
        <w:t>racking</w:t>
      </w:r>
    </w:p>
    <w:p w14:paraId="48F402CD" w14:textId="213826DF" w:rsidR="006A5F73" w:rsidRDefault="004F1FA0" w:rsidP="00E4010E">
      <w:pPr>
        <w:spacing w:line="360" w:lineRule="auto"/>
      </w:pPr>
      <w:r w:rsidRPr="006A5F73">
        <w:t>The backwards simulation of all larvae released at known locations where juveniles are found revealed that the most likely spawning sites were</w:t>
      </w:r>
      <w:r w:rsidR="00F308A0">
        <w:t xml:space="preserve"> consistently</w:t>
      </w:r>
      <w:r w:rsidRPr="006A5F73">
        <w:t xml:space="preserve"> along the coast, to the north of the release sites</w:t>
      </w:r>
      <w:r w:rsidR="00F308A0">
        <w:t xml:space="preserve"> (Figures 5 &amp;6)</w:t>
      </w:r>
      <w:r w:rsidRPr="006A5F73">
        <w:t>.</w:t>
      </w:r>
      <w:r w:rsidR="006A5F73" w:rsidRPr="006A5F73">
        <w:t xml:space="preserve"> The coastal affiliation was particular</w:t>
      </w:r>
      <w:r w:rsidR="006A5F73">
        <w:t>l</w:t>
      </w:r>
      <w:r w:rsidR="006A5F73" w:rsidRPr="006A5F73">
        <w:t xml:space="preserve">y strong for the spring spawning events with the </w:t>
      </w:r>
      <w:proofErr w:type="gramStart"/>
      <w:r w:rsidR="006A5F73" w:rsidRPr="006A5F73">
        <w:t>high density</w:t>
      </w:r>
      <w:proofErr w:type="gramEnd"/>
      <w:r w:rsidR="007429FC">
        <w:t xml:space="preserve"> areas</w:t>
      </w:r>
      <w:r w:rsidR="006A5F73" w:rsidRPr="006A5F73">
        <w:t xml:space="preserve"> of likely spawning locations almost exclusively found along the continental shelf (Figure </w:t>
      </w:r>
      <w:r w:rsidR="00F308A0">
        <w:t>5</w:t>
      </w:r>
      <w:r w:rsidR="006A5F73" w:rsidRPr="006A5F73">
        <w:t>). The except</w:t>
      </w:r>
      <w:r w:rsidR="007429FC">
        <w:t>ion</w:t>
      </w:r>
      <w:r w:rsidR="006A5F73" w:rsidRPr="006A5F73">
        <w:t xml:space="preserve"> was for juvenile</w:t>
      </w:r>
      <w:r w:rsidR="0028295B">
        <w:t>s</w:t>
      </w:r>
      <w:r w:rsidR="006A5F73" w:rsidRPr="006A5F73">
        <w:t xml:space="preserve"> </w:t>
      </w:r>
      <w:r w:rsidR="0028295B">
        <w:t>from</w:t>
      </w:r>
      <w:r w:rsidR="006A5F73" w:rsidRPr="006A5F73">
        <w:t xml:space="preserve"> Gippsland Lakes (the most southern site) which had a higher proportion of offshore potential spawning locations</w:t>
      </w:r>
      <w:r w:rsidR="00F308A0">
        <w:t xml:space="preserve"> (Figure 5)</w:t>
      </w:r>
      <w:r w:rsidR="006A5F73" w:rsidRPr="006A5F73">
        <w:t>.</w:t>
      </w:r>
      <w:r w:rsidR="00F308A0">
        <w:t xml:space="preserve"> </w:t>
      </w:r>
      <w:r w:rsidR="006A5F73" w:rsidRPr="006A5F73">
        <w:t>For the summer spawning event there was a much broader distribution of potential spawning sites, although northern coastal spawning locations still showed the highest density of potential spawning locations</w:t>
      </w:r>
      <w:r w:rsidR="00F308A0">
        <w:t xml:space="preserve"> (Figure 6).</w:t>
      </w:r>
    </w:p>
    <w:p w14:paraId="575D42A9" w14:textId="3392F2D0" w:rsidR="003330D7" w:rsidRDefault="003330D7" w:rsidP="00E4010E">
      <w:pPr>
        <w:spacing w:line="360" w:lineRule="auto"/>
      </w:pPr>
    </w:p>
    <w:p w14:paraId="2779E956" w14:textId="2C420D30" w:rsidR="003330D7" w:rsidRDefault="003330D7" w:rsidP="00E4010E">
      <w:pPr>
        <w:spacing w:line="360" w:lineRule="auto"/>
        <w:rPr>
          <w:i/>
        </w:rPr>
      </w:pPr>
      <w:r>
        <w:rPr>
          <w:i/>
        </w:rPr>
        <w:t>Catch-per-unit-effort</w:t>
      </w:r>
    </w:p>
    <w:p w14:paraId="7D00AE9E" w14:textId="090D46C6" w:rsidR="003330D7" w:rsidRPr="003330D7" w:rsidRDefault="003330D7" w:rsidP="00E4010E">
      <w:pPr>
        <w:spacing w:line="360" w:lineRule="auto"/>
      </w:pPr>
      <w:r>
        <w:t>A significant positive correlation (</w:t>
      </w:r>
      <w:r>
        <w:rPr>
          <w:i/>
        </w:rPr>
        <w:t xml:space="preserve">r </w:t>
      </w:r>
      <w:r w:rsidRPr="003330D7">
        <w:t>= 0.</w:t>
      </w:r>
      <w:r w:rsidR="00D54ED4">
        <w:t>463</w:t>
      </w:r>
      <w:r>
        <w:t xml:space="preserve">) was found between the predicted larval settlement south of </w:t>
      </w:r>
      <w:r w:rsidR="00225A85">
        <w:t>37</w:t>
      </w:r>
      <w:r w:rsidR="00225A85" w:rsidRPr="00225A85">
        <w:rPr>
          <w:rFonts w:cstheme="minorHAnsi"/>
        </w:rPr>
        <w:t>°</w:t>
      </w:r>
      <w:r w:rsidR="00225A85">
        <w:t xml:space="preserve"> </w:t>
      </w:r>
      <w:r>
        <w:t>S and the CPUE data from the Gippsland lakes (</w:t>
      </w:r>
      <w:r>
        <w:rPr>
          <w:i/>
        </w:rPr>
        <w:t>t</w:t>
      </w:r>
      <w:r>
        <w:rPr>
          <w:vertAlign w:val="subscript"/>
        </w:rPr>
        <w:t>1</w:t>
      </w:r>
      <w:r w:rsidR="00D54ED4">
        <w:rPr>
          <w:vertAlign w:val="subscript"/>
        </w:rPr>
        <w:t>9</w:t>
      </w:r>
      <w:r>
        <w:rPr>
          <w:i/>
        </w:rPr>
        <w:t xml:space="preserve"> </w:t>
      </w:r>
      <w:r>
        <w:t>= 2.7</w:t>
      </w:r>
      <w:r w:rsidR="00D54ED4">
        <w:t>77</w:t>
      </w:r>
      <w:r>
        <w:t xml:space="preserve">, </w:t>
      </w:r>
      <w:r>
        <w:rPr>
          <w:i/>
        </w:rPr>
        <w:t xml:space="preserve">P </w:t>
      </w:r>
      <w:r>
        <w:t>= 0.03</w:t>
      </w:r>
      <w:r w:rsidR="00D54ED4">
        <w:t>4</w:t>
      </w:r>
      <w:r w:rsidR="00954B3B">
        <w:t>; Figure 7</w:t>
      </w:r>
      <w:r>
        <w:t xml:space="preserve">). </w:t>
      </w:r>
      <w:r w:rsidR="00954B3B">
        <w:t xml:space="preserve">The offset predicted larval settlement was strongly correlated between approximately 2004 and 2012. </w:t>
      </w:r>
      <w:r>
        <w:t>Despite this, there were several years where predicted larval settlement did not match the CPUE data</w:t>
      </w:r>
      <w:r w:rsidR="00954B3B">
        <w:t xml:space="preserve"> including pre-2004 and after 2012.</w:t>
      </w:r>
      <w:r w:rsidR="00D57D50">
        <w:t xml:space="preserve"> In the 199</w:t>
      </w:r>
      <w:r w:rsidR="00954B3B">
        <w:t xml:space="preserve">7-98 </w:t>
      </w:r>
      <w:r w:rsidR="00D57D50">
        <w:t xml:space="preserve">financial year there were no larvae predicted to settle south of </w:t>
      </w:r>
      <w:r w:rsidR="00410E41">
        <w:t>37</w:t>
      </w:r>
      <w:r w:rsidR="00EB7F61" w:rsidRPr="00BC6B0E">
        <w:rPr>
          <w:rFonts w:cstheme="minorHAnsi"/>
        </w:rPr>
        <w:t>°</w:t>
      </w:r>
      <w:r w:rsidR="0027096E">
        <w:rPr>
          <w:rFonts w:ascii="Times New Roman" w:hAnsi="Times New Roman" w:cs="Times New Roman"/>
        </w:rPr>
        <w:t xml:space="preserve"> </w:t>
      </w:r>
      <w:r w:rsidR="00D57D50">
        <w:t>S</w:t>
      </w:r>
      <w:r w:rsidR="00A77FF7">
        <w:t xml:space="preserve">, </w:t>
      </w:r>
      <w:r w:rsidR="00954B3B">
        <w:t>driven by stronger offshore currents</w:t>
      </w:r>
      <w:r w:rsidR="005B3FA4">
        <w:t xml:space="preserve"> which resulted in no larvae being transported south of </w:t>
      </w:r>
      <w:r w:rsidR="00BC6B0E">
        <w:t>36</w:t>
      </w:r>
      <w:r w:rsidR="00BC6B0E" w:rsidRPr="00BC6B0E">
        <w:rPr>
          <w:rFonts w:cstheme="minorHAnsi"/>
        </w:rPr>
        <w:t>°</w:t>
      </w:r>
      <w:r w:rsidR="00BC6B0E">
        <w:t xml:space="preserve"> S</w:t>
      </w:r>
      <w:r w:rsidR="005B3FA4">
        <w:t xml:space="preserve">. There was large variation in interannual distribution patterns with some </w:t>
      </w:r>
      <w:proofErr w:type="gramStart"/>
      <w:r w:rsidR="005B3FA4">
        <w:t>years</w:t>
      </w:r>
      <w:proofErr w:type="gramEnd"/>
      <w:r w:rsidR="005B3FA4">
        <w:t xml:space="preserve"> larvae being transported much further south while in other years, there was large amounts of offshore transport</w:t>
      </w:r>
      <w:r w:rsidR="008B2595">
        <w:t xml:space="preserve"> (F</w:t>
      </w:r>
      <w:r w:rsidR="005157CE">
        <w:t>igures</w:t>
      </w:r>
      <w:r w:rsidR="008B2595">
        <w:t xml:space="preserve"> S</w:t>
      </w:r>
      <w:r w:rsidR="00F14ACE">
        <w:t>4</w:t>
      </w:r>
      <w:r w:rsidR="00BC6B0E">
        <w:t xml:space="preserve"> </w:t>
      </w:r>
      <w:r w:rsidR="00F14ACE">
        <w:t>–</w:t>
      </w:r>
      <w:r w:rsidR="00BC6B0E">
        <w:t xml:space="preserve"> S</w:t>
      </w:r>
      <w:r w:rsidR="00F14ACE">
        <w:t>6</w:t>
      </w:r>
      <w:r w:rsidR="008B2595">
        <w:t>)</w:t>
      </w:r>
      <w:r w:rsidR="005B3FA4">
        <w:t>.</w:t>
      </w:r>
    </w:p>
    <w:p w14:paraId="41BCD632" w14:textId="241C5A7F" w:rsidR="00DF5F52" w:rsidRDefault="00DF5F52" w:rsidP="00E4010E">
      <w:pPr>
        <w:spacing w:line="360" w:lineRule="auto"/>
        <w:rPr>
          <w:b/>
        </w:rPr>
      </w:pPr>
      <w:r>
        <w:rPr>
          <w:b/>
        </w:rPr>
        <w:br w:type="page"/>
      </w:r>
    </w:p>
    <w:p w14:paraId="076827BC" w14:textId="7DE7D3FF" w:rsidR="000B33D9" w:rsidRDefault="000B33D9" w:rsidP="00E4010E">
      <w:pPr>
        <w:spacing w:line="360" w:lineRule="auto"/>
        <w:rPr>
          <w:b/>
        </w:rPr>
      </w:pPr>
      <w:r>
        <w:rPr>
          <w:b/>
        </w:rPr>
        <w:lastRenderedPageBreak/>
        <w:t>Discussion</w:t>
      </w:r>
    </w:p>
    <w:p w14:paraId="335DEBB3" w14:textId="5DCEFAA5" w:rsidR="00FA7660" w:rsidRPr="00FA7660" w:rsidRDefault="00A673C4" w:rsidP="00FA7660">
      <w:pPr>
        <w:spacing w:line="360" w:lineRule="auto"/>
      </w:pPr>
      <w:r>
        <w:t>This study simulat</w:t>
      </w:r>
      <w:r w:rsidR="00FB5D7E">
        <w:t>ed larva</w:t>
      </w:r>
      <w:r>
        <w:t>l dispersal</w:t>
      </w:r>
      <w:r w:rsidR="00FB5D7E">
        <w:t xml:space="preserve"> from</w:t>
      </w:r>
      <w:r>
        <w:t xml:space="preserve"> the three recognised</w:t>
      </w:r>
      <w:r w:rsidR="00FB5D7E">
        <w:t xml:space="preserve"> spawning events</w:t>
      </w:r>
      <w:r>
        <w:t xml:space="preserve"> for </w:t>
      </w:r>
      <w:r>
        <w:rPr>
          <w:i/>
        </w:rPr>
        <w:t xml:space="preserve">P. saltatrix </w:t>
      </w:r>
      <w:r>
        <w:t>in the southwest Pacific and</w:t>
      </w:r>
      <w:r w:rsidR="00FB5D7E">
        <w:t xml:space="preserve"> highlighted the</w:t>
      </w:r>
      <w:r>
        <w:t xml:space="preserve"> varying</w:t>
      </w:r>
      <w:r w:rsidR="00FB5D7E">
        <w:t xml:space="preserve"> importance of the</w:t>
      </w:r>
      <w:r>
        <w:t xml:space="preserve"> spawning events to </w:t>
      </w:r>
      <w:r w:rsidR="00B8009E">
        <w:t>settlement</w:t>
      </w:r>
      <w:r>
        <w:t xml:space="preserve"> along the east Australian coast. </w:t>
      </w:r>
      <w:r w:rsidR="00C93363">
        <w:t>The</w:t>
      </w:r>
      <w:r w:rsidR="0042561B">
        <w:t xml:space="preserve"> northern</w:t>
      </w:r>
      <w:r w:rsidR="00C93363">
        <w:t xml:space="preserve"> spring spawning event supplie</w:t>
      </w:r>
      <w:r w:rsidR="00C63509">
        <w:t>d</w:t>
      </w:r>
      <w:r w:rsidR="00C93363">
        <w:t xml:space="preserve"> the majority of the settling larvae in the north of the distribution while t</w:t>
      </w:r>
      <w:r>
        <w:t>he</w:t>
      </w:r>
      <w:r w:rsidR="0042561B">
        <w:t xml:space="preserve"> mid-latitude</w:t>
      </w:r>
      <w:r>
        <w:t xml:space="preserve"> summer spawning event ha</w:t>
      </w:r>
      <w:r w:rsidR="00C63509">
        <w:t>d</w:t>
      </w:r>
      <w:r w:rsidR="00FB5D7E">
        <w:t xml:space="preserve"> a higher proportion of larvae reaching the south</w:t>
      </w:r>
      <w:r w:rsidR="00C70583">
        <w:t>ern</w:t>
      </w:r>
      <w:r w:rsidR="00FB5D7E">
        <w:t xml:space="preserve"> </w:t>
      </w:r>
      <w:r w:rsidR="00C70583">
        <w:t>portion of the species</w:t>
      </w:r>
      <w:r w:rsidR="00FB5D7E">
        <w:t xml:space="preserve"> distribution </w:t>
      </w:r>
      <w:r w:rsidR="00C70583">
        <w:t xml:space="preserve">compared to </w:t>
      </w:r>
      <w:r w:rsidR="00FB5D7E">
        <w:t>larvae</w:t>
      </w:r>
      <w:r>
        <w:t xml:space="preserve"> from both</w:t>
      </w:r>
      <w:r w:rsidR="0042561B">
        <w:t xml:space="preserve"> the northern and mid-latitude </w:t>
      </w:r>
      <w:r w:rsidR="00E10432">
        <w:t xml:space="preserve">spring </w:t>
      </w:r>
      <w:r w:rsidR="0042561B">
        <w:t>spawning events</w:t>
      </w:r>
      <w:r w:rsidR="00FB5D7E">
        <w:t>.</w:t>
      </w:r>
      <w:r w:rsidR="00C143BF">
        <w:t xml:space="preserve"> This highlights how species with multiple spawning events use dynamic ocean currents to maximise larval dispersal. </w:t>
      </w:r>
      <w:r w:rsidR="00FB5D7E">
        <w:t xml:space="preserve">This study shows how reproductive biology </w:t>
      </w:r>
      <w:r w:rsidR="00C63509">
        <w:t xml:space="preserve">knowledge can be combined with </w:t>
      </w:r>
      <w:r w:rsidR="00FB5D7E">
        <w:t xml:space="preserve">particle tracking models to better understand </w:t>
      </w:r>
      <w:r w:rsidR="00C143BF">
        <w:t xml:space="preserve">larval dispersal. </w:t>
      </w:r>
    </w:p>
    <w:p w14:paraId="7721DABD" w14:textId="3AF81114" w:rsidR="00CC3748" w:rsidRDefault="00CC3748" w:rsidP="00E4010E">
      <w:pPr>
        <w:spacing w:line="360" w:lineRule="auto"/>
        <w:rPr>
          <w:i/>
        </w:rPr>
      </w:pPr>
    </w:p>
    <w:p w14:paraId="59B3FB63" w14:textId="3EC0EF0C" w:rsidR="006D3EE6" w:rsidRDefault="006D3EE6" w:rsidP="00E4010E">
      <w:pPr>
        <w:spacing w:line="360" w:lineRule="auto"/>
        <w:rPr>
          <w:i/>
        </w:rPr>
      </w:pPr>
      <w:r>
        <w:rPr>
          <w:i/>
        </w:rPr>
        <w:t>Settlement times</w:t>
      </w:r>
    </w:p>
    <w:p w14:paraId="0A9F844B" w14:textId="092A21BE" w:rsidR="006D3EE6" w:rsidRPr="006D3EE6" w:rsidRDefault="006D3EE6" w:rsidP="00E4010E">
      <w:pPr>
        <w:spacing w:line="360" w:lineRule="auto"/>
      </w:pPr>
      <w:r>
        <w:t xml:space="preserve">The use of </w:t>
      </w:r>
      <w:r w:rsidR="00A50948">
        <w:t>d</w:t>
      </w:r>
      <w:r>
        <w:t xml:space="preserve">egree </w:t>
      </w:r>
      <w:r w:rsidR="00A50948">
        <w:t>d</w:t>
      </w:r>
      <w:r>
        <w:t xml:space="preserve">ays to model temperature dependant growth rates and therefore settlement times resulted in substantial differences between the three spawning events in terms of settlement times and mortality. For larvae settling in a suitable location (on the continental shelf), the </w:t>
      </w:r>
      <w:r w:rsidR="00771D99">
        <w:t xml:space="preserve">mid-latitude </w:t>
      </w:r>
      <w:r>
        <w:t xml:space="preserve">summer spawning event </w:t>
      </w:r>
      <w:r w:rsidR="004759A8">
        <w:t>settled on average</w:t>
      </w:r>
      <w:r>
        <w:t xml:space="preserve"> a day earlier than the</w:t>
      </w:r>
      <w:r w:rsidR="00771D99">
        <w:t xml:space="preserve"> northern</w:t>
      </w:r>
      <w:r>
        <w:t xml:space="preserve"> spring spawning event and 2 days earlier than the</w:t>
      </w:r>
      <w:r w:rsidR="00771D99">
        <w:t xml:space="preserve"> mid-latitude</w:t>
      </w:r>
      <w:r>
        <w:t xml:space="preserve"> spring spawning event.</w:t>
      </w:r>
      <w:r w:rsidR="00A50948">
        <w:t xml:space="preserve"> This means that both the </w:t>
      </w:r>
      <w:r w:rsidR="00771D99">
        <w:t xml:space="preserve">mid-latitude </w:t>
      </w:r>
      <w:r w:rsidR="004759A8">
        <w:t xml:space="preserve">and </w:t>
      </w:r>
      <w:r w:rsidR="00771D99">
        <w:t>northern</w:t>
      </w:r>
      <w:r w:rsidR="004759A8">
        <w:t xml:space="preserve"> </w:t>
      </w:r>
      <w:r w:rsidR="00A50948">
        <w:t>spring spawning events were subject to increased mortality as they were vulnerable to predation</w:t>
      </w:r>
      <w:r w:rsidR="0028540C">
        <w:t xml:space="preserve"> in the pelagic environment</w:t>
      </w:r>
      <w:r w:rsidR="00A50948">
        <w:t xml:space="preserve"> for longer. This was reflected in the percentage </w:t>
      </w:r>
      <w:r w:rsidR="00A50948" w:rsidRPr="00D57051">
        <w:t xml:space="preserve">survival and </w:t>
      </w:r>
      <w:r w:rsidR="004759A8" w:rsidRPr="00D57051">
        <w:t xml:space="preserve">percentage </w:t>
      </w:r>
      <w:r w:rsidR="00A50948" w:rsidRPr="00D57051">
        <w:t>settlement of the three spawning periods with the</w:t>
      </w:r>
      <w:r w:rsidR="00771D99" w:rsidRPr="00D57051">
        <w:t xml:space="preserve"> mid-latitude</w:t>
      </w:r>
      <w:r w:rsidR="00A50948" w:rsidRPr="00D57051">
        <w:t xml:space="preserve"> summer </w:t>
      </w:r>
      <w:r w:rsidR="00771D99" w:rsidRPr="00D57051">
        <w:t>spawning event showing</w:t>
      </w:r>
      <w:r w:rsidR="00A50948" w:rsidRPr="00D57051">
        <w:t xml:space="preserve"> almost double the survival percentage of the</w:t>
      </w:r>
      <w:r w:rsidR="00771D99" w:rsidRPr="00D57051">
        <w:t xml:space="preserve"> mid-latitude</w:t>
      </w:r>
      <w:r w:rsidR="00A50948" w:rsidRPr="00D57051">
        <w:t xml:space="preserve"> spring spawning event. Without the use of temperature dependant growth rates, the settlement day would not have varied between spawning events and therefore the</w:t>
      </w:r>
      <w:r w:rsidR="004759A8" w:rsidRPr="00D57051">
        <w:t xml:space="preserve"> daily</w:t>
      </w:r>
      <w:r w:rsidR="00A50948" w:rsidRPr="00D57051">
        <w:t xml:space="preserve"> mortality</w:t>
      </w:r>
      <w:r w:rsidR="004759A8" w:rsidRPr="00D57051">
        <w:t xml:space="preserve"> rate</w:t>
      </w:r>
      <w:r w:rsidR="00A50948" w:rsidRPr="00D57051">
        <w:t xml:space="preserve"> would not have produced any differences in survival. </w:t>
      </w:r>
      <w:r w:rsidR="00D73DD2" w:rsidRPr="00D57051">
        <w:t>Excluding</w:t>
      </w:r>
      <w:r w:rsidR="00D73DD2">
        <w:t xml:space="preserve"> mortality from these simulations as many previous connectivity studies have done would </w:t>
      </w:r>
      <w:r w:rsidR="00A50948">
        <w:t>have resulted in the</w:t>
      </w:r>
      <w:r w:rsidR="00A136ED">
        <w:t xml:space="preserve"> mid-latitude</w:t>
      </w:r>
      <w:r w:rsidR="00A50948">
        <w:t xml:space="preserve"> spring spawning event being </w:t>
      </w:r>
      <w:proofErr w:type="gramStart"/>
      <w:r w:rsidR="00D73DD2">
        <w:t>over represented</w:t>
      </w:r>
      <w:proofErr w:type="gramEnd"/>
      <w:r w:rsidR="00A50948">
        <w:t xml:space="preserve"> in the final </w:t>
      </w:r>
      <w:r w:rsidR="004759A8">
        <w:t>larval</w:t>
      </w:r>
      <w:r w:rsidR="00A50948">
        <w:t xml:space="preserve"> survival and settlement numbers</w:t>
      </w:r>
      <w:r w:rsidR="00207644">
        <w:t xml:space="preserve"> (Figure S6)</w:t>
      </w:r>
      <w:r w:rsidR="00A50948">
        <w:t xml:space="preserve">. </w:t>
      </w:r>
      <w:r w:rsidR="00BC2EF0">
        <w:t xml:space="preserve">Degree days have been used successfully before in particle tracking models </w:t>
      </w:r>
      <w:r w:rsidR="00BC2EF0">
        <w:fldChar w:fldCharType="begin">
          <w:fldData xml:space="preserve">PEVuZE5vdGU+PENpdGU+PEF1dGhvcj5FdmVyZXR0PC9BdXRob3I+PFllYXI+MjAxNzwvWWVhcj48
UmVjTnVtPjMzMzwvUmVjTnVtPjxEaXNwbGF5VGV4dD4oRXZlcmV0dCBldCBhbC4gMjAxNyw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391B8A">
        <w:instrText xml:space="preserve"> ADDIN EN.CITE </w:instrText>
      </w:r>
      <w:r w:rsidR="00391B8A">
        <w:fldChar w:fldCharType="begin">
          <w:fldData xml:space="preserve">PEVuZE5vdGU+PENpdGU+PEF1dGhvcj5FdmVyZXR0PC9BdXRob3I+PFllYXI+MjAxNzwvWWVhcj48
UmVjTnVtPjMzMzwvUmVjTnVtPjxEaXNwbGF5VGV4dD4oRXZlcmV0dCBldCBhbC4gMjAxNyw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391B8A">
        <w:instrText xml:space="preserve"> ADDIN EN.CITE.DATA </w:instrText>
      </w:r>
      <w:r w:rsidR="00391B8A">
        <w:fldChar w:fldCharType="end"/>
      </w:r>
      <w:r w:rsidR="00BC2EF0">
        <w:fldChar w:fldCharType="separate"/>
      </w:r>
      <w:r w:rsidR="00391B8A">
        <w:rPr>
          <w:noProof/>
        </w:rPr>
        <w:t>(Everett et al. 2017, Samsing et al. 2017)</w:t>
      </w:r>
      <w:r w:rsidR="00BC2EF0">
        <w:fldChar w:fldCharType="end"/>
      </w:r>
      <w:r w:rsidR="00BC2EF0">
        <w:t xml:space="preserve"> and our findings </w:t>
      </w:r>
      <w:r w:rsidR="004759A8">
        <w:t>confirm</w:t>
      </w:r>
      <w:r w:rsidR="00BC2EF0">
        <w:t xml:space="preserve"> that when available</w:t>
      </w:r>
      <w:r w:rsidR="00A50948">
        <w:t>, temperature dependant growth</w:t>
      </w:r>
      <w:r w:rsidR="00D73DD2">
        <w:t xml:space="preserve"> </w:t>
      </w:r>
      <w:r w:rsidR="00A50948">
        <w:t>should be included in particle tracking models to account for faster growth and earlier settlement</w:t>
      </w:r>
      <w:r w:rsidR="00391B8A">
        <w:t>, and therefore reduced mortality</w:t>
      </w:r>
      <w:r w:rsidR="00A50948">
        <w:t xml:space="preserve"> occurring in warmer waters</w:t>
      </w:r>
      <w:r w:rsidR="0098394A">
        <w:t xml:space="preserve"> </w:t>
      </w:r>
      <w:r w:rsidR="00D31B86">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 </w:instrText>
      </w:r>
      <w:r w:rsidR="00D2303A">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DATA </w:instrText>
      </w:r>
      <w:r w:rsidR="00D2303A">
        <w:fldChar w:fldCharType="end"/>
      </w:r>
      <w:r w:rsidR="00D31B86">
        <w:fldChar w:fldCharType="separate"/>
      </w:r>
      <w:r w:rsidR="00D2303A">
        <w:rPr>
          <w:noProof/>
        </w:rPr>
        <w:t>(Houde 1989a, Neuheimer and Taggart 2007)</w:t>
      </w:r>
      <w:r w:rsidR="00D31B86">
        <w:fldChar w:fldCharType="end"/>
      </w:r>
      <w:r w:rsidR="00A50948">
        <w:t>.</w:t>
      </w:r>
    </w:p>
    <w:p w14:paraId="733D561C" w14:textId="77777777" w:rsidR="006D3EE6" w:rsidRDefault="006D3EE6" w:rsidP="00E4010E">
      <w:pPr>
        <w:spacing w:line="360" w:lineRule="auto"/>
        <w:rPr>
          <w:i/>
        </w:rPr>
      </w:pPr>
    </w:p>
    <w:p w14:paraId="06D4283B" w14:textId="5B7F7000" w:rsidR="00CC3748" w:rsidRDefault="00CC3748" w:rsidP="00E4010E">
      <w:pPr>
        <w:spacing w:line="360" w:lineRule="auto"/>
        <w:rPr>
          <w:i/>
        </w:rPr>
      </w:pPr>
      <w:r>
        <w:rPr>
          <w:i/>
        </w:rPr>
        <w:t xml:space="preserve">Larval </w:t>
      </w:r>
      <w:r w:rsidR="00A50948">
        <w:rPr>
          <w:i/>
        </w:rPr>
        <w:t>d</w:t>
      </w:r>
      <w:r>
        <w:rPr>
          <w:i/>
        </w:rPr>
        <w:t>ispersal</w:t>
      </w:r>
    </w:p>
    <w:p w14:paraId="74C17976" w14:textId="478754C7" w:rsidR="00CC3748" w:rsidRDefault="00CC3748" w:rsidP="00E4010E">
      <w:pPr>
        <w:spacing w:line="360" w:lineRule="auto"/>
      </w:pPr>
      <w:r>
        <w:lastRenderedPageBreak/>
        <w:t xml:space="preserve">The </w:t>
      </w:r>
      <w:r w:rsidR="007973C3">
        <w:t xml:space="preserve">forward </w:t>
      </w:r>
      <w:r>
        <w:t>tracking model</w:t>
      </w:r>
      <w:r w:rsidR="007973C3">
        <w:t>s</w:t>
      </w:r>
      <w:r>
        <w:t xml:space="preserve"> reveal</w:t>
      </w:r>
      <w:r w:rsidR="007973C3">
        <w:t>ed</w:t>
      </w:r>
      <w:r w:rsidR="00875D3B">
        <w:t xml:space="preserve"> that</w:t>
      </w:r>
      <w:r w:rsidR="009E3B79">
        <w:t xml:space="preserve"> the</w:t>
      </w:r>
      <w:r w:rsidR="00A136ED">
        <w:t xml:space="preserve"> northern</w:t>
      </w:r>
      <w:r w:rsidR="009E3B79">
        <w:t xml:space="preserve"> spring spawning event is highly important for overall population recruitment. </w:t>
      </w:r>
      <w:r w:rsidR="00664282">
        <w:t>Assuming a constant rate of spawning (</w:t>
      </w:r>
      <w:proofErr w:type="gramStart"/>
      <w:r w:rsidR="00664282">
        <w:t>day</w:t>
      </w:r>
      <w:r w:rsidR="00664282">
        <w:rPr>
          <w:vertAlign w:val="superscript"/>
        </w:rPr>
        <w:t>-1</w:t>
      </w:r>
      <w:proofErr w:type="gramEnd"/>
      <w:r w:rsidR="00664282">
        <w:t xml:space="preserve">), </w:t>
      </w:r>
      <w:r w:rsidR="007C40EC">
        <w:t>the northern spring</w:t>
      </w:r>
      <w:r w:rsidR="009E3B79">
        <w:t xml:space="preserve"> spawning event has the </w:t>
      </w:r>
      <w:r w:rsidR="007973C3">
        <w:t>largest number</w:t>
      </w:r>
      <w:r w:rsidR="009E3B79">
        <w:t xml:space="preserve"> of larvae which settle on the continental shelf and therefore more likely to find suitable habitat and survive. On the other hand, both </w:t>
      </w:r>
      <w:r w:rsidR="00A136ED">
        <w:t xml:space="preserve">mid-latitude </w:t>
      </w:r>
      <w:r w:rsidR="009E3B79">
        <w:t>spawning events are important for recruitment in the southern portion of the species distribution with both spring and</w:t>
      </w:r>
      <w:r w:rsidR="009775BC">
        <w:t xml:space="preserve"> </w:t>
      </w:r>
      <w:r w:rsidR="009E3B79">
        <w:t xml:space="preserve">summer </w:t>
      </w:r>
      <w:r w:rsidR="00A136ED">
        <w:t xml:space="preserve">mid-latitude </w:t>
      </w:r>
      <w:r w:rsidR="009E3B79">
        <w:t xml:space="preserve">spawning events having higher </w:t>
      </w:r>
      <w:r w:rsidR="00664282">
        <w:t>contributions to</w:t>
      </w:r>
      <w:r w:rsidR="009E3B79">
        <w:t xml:space="preserve"> settlement south of 34°S than the </w:t>
      </w:r>
      <w:r w:rsidR="00A136ED">
        <w:t xml:space="preserve">northern </w:t>
      </w:r>
      <w:r w:rsidR="009E3B79">
        <w:t>spring spawning</w:t>
      </w:r>
      <w:r w:rsidR="009775BC">
        <w:t xml:space="preserve">. The </w:t>
      </w:r>
      <w:r w:rsidR="00A136ED">
        <w:t xml:space="preserve">mid-latitude </w:t>
      </w:r>
      <w:r w:rsidR="009775BC">
        <w:t xml:space="preserve">summer spawning </w:t>
      </w:r>
      <w:r w:rsidR="005E68EC">
        <w:t xml:space="preserve">event had the highest </w:t>
      </w:r>
      <w:r w:rsidR="00664282">
        <w:t>proportion</w:t>
      </w:r>
      <w:r w:rsidR="005E68EC">
        <w:t xml:space="preserve"> of particles which settled south of 3</w:t>
      </w:r>
      <w:r w:rsidR="007973C3">
        <w:t>0</w:t>
      </w:r>
      <w:r w:rsidR="00D7656D">
        <w:t>°</w:t>
      </w:r>
      <w:r w:rsidR="005E68EC">
        <w:t>S</w:t>
      </w:r>
      <w:r w:rsidR="007973C3">
        <w:t xml:space="preserve"> with the influence of th</w:t>
      </w:r>
      <w:r w:rsidR="00664282">
        <w:t>is</w:t>
      </w:r>
      <w:r w:rsidR="007973C3">
        <w:t xml:space="preserve"> spawning event increasing with latitude.</w:t>
      </w:r>
      <w:r w:rsidR="005E68EC">
        <w:t xml:space="preserve"> </w:t>
      </w:r>
      <w:r w:rsidR="007973C3">
        <w:t>I</w:t>
      </w:r>
      <w:r w:rsidR="005E68EC">
        <w:t>t is likely th</w:t>
      </w:r>
      <w:r w:rsidR="007973C3">
        <w:t>e</w:t>
      </w:r>
      <w:r w:rsidR="00664282">
        <w:t xml:space="preserve"> two</w:t>
      </w:r>
      <w:r w:rsidR="007973C3">
        <w:t xml:space="preserve"> </w:t>
      </w:r>
      <w:r w:rsidR="00A136ED">
        <w:t xml:space="preserve">mid-latitude </w:t>
      </w:r>
      <w:r w:rsidR="005E68EC">
        <w:t>spawning event</w:t>
      </w:r>
      <w:r w:rsidR="007973C3">
        <w:t>s</w:t>
      </w:r>
      <w:r w:rsidR="005E68EC">
        <w:t xml:space="preserve"> drive recruitment in the southern</w:t>
      </w:r>
      <w:r w:rsidR="009C28E2">
        <w:t xml:space="preserve"> Australian</w:t>
      </w:r>
      <w:r w:rsidR="005E68EC">
        <w:t xml:space="preserve"> state of Victoria</w:t>
      </w:r>
      <w:r w:rsidR="007973C3">
        <w:t xml:space="preserve"> (south of 37</w:t>
      </w:r>
      <w:r w:rsidR="007973C3">
        <w:rPr>
          <w:rFonts w:ascii="Times New Roman" w:hAnsi="Times New Roman" w:cs="Times New Roman"/>
        </w:rPr>
        <w:t>°</w:t>
      </w:r>
      <w:r w:rsidR="007973C3">
        <w:t>S),</w:t>
      </w:r>
      <w:r w:rsidR="005E68EC">
        <w:t xml:space="preserve"> where </w:t>
      </w:r>
      <w:r w:rsidR="0013328B">
        <w:t xml:space="preserve">commercial catch of </w:t>
      </w:r>
      <w:r w:rsidR="0013328B">
        <w:rPr>
          <w:i/>
        </w:rPr>
        <w:t>P. saltatrix</w:t>
      </w:r>
      <w:r w:rsidR="0013328B">
        <w:t xml:space="preserve"> is small and often variable </w:t>
      </w:r>
      <w:r w:rsidR="0013328B">
        <w:fldChar w:fldCharType="begin">
          <w:fldData xml:space="preserve">PEVuZE5vdGU+PENpdGU+PEF1dGhvcj5MaXRoZXJsYW5kPC9BdXRob3I+PFllYXI+MjAxNjwvWWVh
cj48UmVjTnVtPjMxMjwvUmVjTnVtPjxEaXNwbGF5VGV4dD4oTGl0aGVybGFuZCBldCBhbC4gMjAx
Niw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A136ED">
        <w:instrText xml:space="preserve"> ADDIN EN.CITE </w:instrText>
      </w:r>
      <w:r w:rsidR="00A136ED">
        <w:fldChar w:fldCharType="begin">
          <w:fldData xml:space="preserve">PEVuZE5vdGU+PENpdGU+PEF1dGhvcj5MaXRoZXJsYW5kPC9BdXRob3I+PFllYXI+MjAxNjwvWWVh
cj48UmVjTnVtPjMxMjwvUmVjTnVtPjxEaXNwbGF5VGV4dD4oTGl0aGVybGFuZCBldCBhbC4gMjAx
Niw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A136ED">
        <w:instrText xml:space="preserve"> ADDIN EN.CITE.DATA </w:instrText>
      </w:r>
      <w:r w:rsidR="00A136ED">
        <w:fldChar w:fldCharType="end"/>
      </w:r>
      <w:r w:rsidR="0013328B">
        <w:fldChar w:fldCharType="separate"/>
      </w:r>
      <w:r w:rsidR="00A136ED">
        <w:rPr>
          <w:noProof/>
        </w:rPr>
        <w:t>(Litherland et al. 2016, Victorian Fisheries Authority 2017)</w:t>
      </w:r>
      <w:r w:rsidR="0013328B">
        <w:fldChar w:fldCharType="end"/>
      </w:r>
      <w:r w:rsidR="0013328B">
        <w:t>.</w:t>
      </w:r>
      <w:r w:rsidR="005E68EC">
        <w:t xml:space="preserve"> </w:t>
      </w:r>
      <w:r w:rsidR="00A0258F">
        <w:t xml:space="preserve">The fact that the simulated larval settlement matched some of the observed patterns in CPUE from the southern region suggests that oceanography is an important driver of </w:t>
      </w:r>
      <w:r w:rsidR="00A0258F">
        <w:rPr>
          <w:i/>
          <w:iCs/>
        </w:rPr>
        <w:t>P. saltatrix</w:t>
      </w:r>
      <w:r w:rsidR="00A0258F">
        <w:t xml:space="preserve"> recruitment</w:t>
      </w:r>
      <w:r w:rsidR="005E68EC">
        <w:t>.</w:t>
      </w:r>
      <w:r w:rsidR="0099520E">
        <w:t xml:space="preserve"> This contrasts some recent research that suggests larval dispersal across the Southeast Australian Biogeographic Barrier is extremely limited for planktonic larvae </w:t>
      </w:r>
      <w:r w:rsidR="0099520E">
        <w:fldChar w:fldCharType="begin"/>
      </w:r>
      <w:r w:rsidR="0099520E">
        <w:instrText xml:space="preserve"> ADDIN EN.CITE &lt;EndNote&gt;&lt;Cite&gt;&lt;Author&gt;Aguilar&lt;/Author&gt;&lt;Year&gt;2019&lt;/Year&gt;&lt;RecNum&gt;505&lt;/RecNum&gt;&lt;DisplayText&gt;(Aguilar et al. 2019)&lt;/DisplayText&gt;&lt;record&gt;&lt;rec-number&gt;505&lt;/rec-number&gt;&lt;foreign-keys&gt;&lt;key app="EN" db-id="tpvtxxttc2dzapezfe4xfz5nxr9at0sv9zrz" timestamp="1565047549"&gt;505&lt;/key&gt;&lt;/foreign-keys&gt;&lt;ref-type name="Journal Article"&gt;17&lt;/ref-type&gt;&lt;contributors&gt;&lt;authors&gt;&lt;author&gt;Aguilar, Lucia A.&lt;/author&gt;&lt;author&gt;Matthews, Samuel A.&lt;/author&gt;&lt;author&gt;Ayre, David J.&lt;/author&gt;&lt;author&gt;Minchinton, Todd E.&lt;/author&gt;&lt;/authors&gt;&lt;/contributors&gt;&lt;titles&gt;&lt;title&gt;Modelling the differences between El Niño and La Niña years and planktonic larval duration on dispersal across the southeast Australian biogeographic barrier&lt;/title&gt;&lt;secondary-title&gt;Geo: Geography and Environment&lt;/secondary-title&gt;&lt;/titles&gt;&lt;periodical&gt;&lt;full-title&gt;Geo: Geography and Environment&lt;/full-title&gt;&lt;/periodical&gt;&lt;pages&gt;e00074&lt;/pages&gt;&lt;volume&gt;6&lt;/volume&gt;&lt;number&gt;1&lt;/number&gt;&lt;dates&gt;&lt;year&gt;2019&lt;/year&gt;&lt;/dates&gt;&lt;isbn&gt;2054-4049&lt;/isbn&gt;&lt;urls&gt;&lt;related-urls&gt;&lt;url&gt;https://rgs-ibg.onlinelibrary.wiley.com/doi/abs/10.1002/geo2.74&lt;/url&gt;&lt;/related-urls&gt;&lt;/urls&gt;&lt;electronic-resource-num&gt;10.1002/geo2.74&lt;/electronic-resource-num&gt;&lt;/record&gt;&lt;/Cite&gt;&lt;/EndNote&gt;</w:instrText>
      </w:r>
      <w:r w:rsidR="0099520E">
        <w:fldChar w:fldCharType="separate"/>
      </w:r>
      <w:r w:rsidR="0099520E">
        <w:rPr>
          <w:noProof/>
        </w:rPr>
        <w:t>(Aguilar et al. 2019)</w:t>
      </w:r>
      <w:r w:rsidR="0099520E">
        <w:fldChar w:fldCharType="end"/>
      </w:r>
      <w:r w:rsidR="007C40EC">
        <w:t>.</w:t>
      </w:r>
      <w:r w:rsidR="0099520E">
        <w:t xml:space="preserve"> </w:t>
      </w:r>
      <w:r w:rsidR="007C40EC">
        <w:t>O</w:t>
      </w:r>
      <w:r w:rsidR="0099520E">
        <w:t>ur current study shows that particularly in late summer when the EAC is strong, larvae have the potential to</w:t>
      </w:r>
      <w:r w:rsidR="00D140C0">
        <w:t xml:space="preserve"> be transported and</w:t>
      </w:r>
      <w:r w:rsidR="0099520E">
        <w:t xml:space="preserve"> settle in the ‘barrier’ region between eastern Australia and southern Australia.</w:t>
      </w:r>
    </w:p>
    <w:p w14:paraId="7BF440D5" w14:textId="4B1C2E6F" w:rsidR="00687770" w:rsidRDefault="009C28E2" w:rsidP="00E4010E">
      <w:pPr>
        <w:spacing w:line="360" w:lineRule="auto"/>
      </w:pPr>
      <w:r>
        <w:t xml:space="preserve">The </w:t>
      </w:r>
      <w:r w:rsidR="00A136ED">
        <w:t xml:space="preserve">northern </w:t>
      </w:r>
      <w:r>
        <w:t xml:space="preserve">spring spawning event had large numbers of </w:t>
      </w:r>
      <w:r w:rsidR="007973C3">
        <w:t>larvae</w:t>
      </w:r>
      <w:r>
        <w:t xml:space="preserve"> which settled north of th</w:t>
      </w:r>
      <w:r w:rsidR="00366F6B">
        <w:t>e East Australian Current (EAC) separation</w:t>
      </w:r>
      <w:r>
        <w:t xml:space="preserve"> zone</w:t>
      </w:r>
      <w:r w:rsidR="00A354BD">
        <w:t xml:space="preserve"> (~32</w:t>
      </w:r>
      <w:r w:rsidR="00A354BD">
        <w:rPr>
          <w:rFonts w:ascii="Times New Roman" w:hAnsi="Times New Roman" w:cs="Times New Roman"/>
        </w:rPr>
        <w:t>°</w:t>
      </w:r>
      <w:r w:rsidR="00A354BD">
        <w:t>S)</w:t>
      </w:r>
      <w:r>
        <w:t xml:space="preserve"> before they could be advected offshore. These northern particles were often driven by onshore currents which resulted in low velocities and </w:t>
      </w:r>
      <w:r w:rsidR="00366F6B">
        <w:t xml:space="preserve">short </w:t>
      </w:r>
      <w:r>
        <w:t xml:space="preserve">distances travelled due to interactions with the land. </w:t>
      </w:r>
      <w:r w:rsidR="00710040">
        <w:t xml:space="preserve">The greater offshore dispersal evident in </w:t>
      </w:r>
      <w:r w:rsidR="007973C3">
        <w:t>both</w:t>
      </w:r>
      <w:r w:rsidR="00710040">
        <w:t xml:space="preserve"> </w:t>
      </w:r>
      <w:r w:rsidR="00A136ED">
        <w:t xml:space="preserve">mid-latitude </w:t>
      </w:r>
      <w:r w:rsidR="00710040">
        <w:t>spawning events was driven by the separation zone where the EAC separates from the A</w:t>
      </w:r>
      <w:r w:rsidR="00B06EDF">
        <w:t>u</w:t>
      </w:r>
      <w:r w:rsidR="00710040">
        <w:t xml:space="preserve">stralian coast. </w:t>
      </w:r>
      <w:r w:rsidR="00D7656D">
        <w:t xml:space="preserve">The results of this are seen in the concentrations of particles which ended up offshore, approximately </w:t>
      </w:r>
      <w:r w:rsidR="007973C3">
        <w:t xml:space="preserve">33 – </w:t>
      </w:r>
      <w:r w:rsidR="00D7656D">
        <w:t xml:space="preserve">35°S. </w:t>
      </w:r>
      <w:r w:rsidR="00217873">
        <w:t>This could be further examined</w:t>
      </w:r>
      <w:r w:rsidR="00D7656D">
        <w:t xml:space="preserve"> </w:t>
      </w:r>
      <w:r w:rsidR="00217873">
        <w:t>using</w:t>
      </w:r>
      <w:r w:rsidR="00D7656D">
        <w:t xml:space="preserve"> the paths of individual particles which get advected offshore and entrained into eddies.</w:t>
      </w:r>
      <w:r w:rsidR="00D07F69">
        <w:t xml:space="preserve"> These eddies are highly common along the east coast of Australia and particularly strong south of the EAC separation zone </w:t>
      </w:r>
      <w:r w:rsidR="00D07F69">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48538B">
        <w:instrText xml:space="preserve"> ADDIN EN.CITE </w:instrText>
      </w:r>
      <w:r w:rsidR="0048538B">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48538B">
        <w:instrText xml:space="preserve"> ADDIN EN.CITE.DATA </w:instrText>
      </w:r>
      <w:r w:rsidR="0048538B">
        <w:fldChar w:fldCharType="end"/>
      </w:r>
      <w:r w:rsidR="00D07F69">
        <w:fldChar w:fldCharType="separate"/>
      </w:r>
      <w:r w:rsidR="00D2303A">
        <w:rPr>
          <w:noProof/>
        </w:rPr>
        <w:t>(Suthers et al. 2011, Everett et al. 2012)</w:t>
      </w:r>
      <w:r w:rsidR="00D07F69">
        <w:fldChar w:fldCharType="end"/>
      </w:r>
      <w:r w:rsidR="00D07F69">
        <w:t>.</w:t>
      </w:r>
      <w:r w:rsidR="00D7656D">
        <w:t xml:space="preserve"> </w:t>
      </w:r>
      <w:r w:rsidR="008C35A2">
        <w:t xml:space="preserve">Climate change is driving change in the EAC region with the flow </w:t>
      </w:r>
      <w:r w:rsidR="0098394A">
        <w:t>strength</w:t>
      </w:r>
      <w:r w:rsidR="00212550">
        <w:t>en</w:t>
      </w:r>
      <w:r w:rsidR="0098394A">
        <w:t>ing</w:t>
      </w:r>
      <w:r w:rsidR="00212550">
        <w:t xml:space="preserve"> up to 35 %</w:t>
      </w:r>
      <w:r w:rsidR="0098394A">
        <w:t xml:space="preserve"> </w:t>
      </w:r>
      <w:r w:rsidR="0098394A">
        <w:fldChar w:fldCharType="begin"/>
      </w:r>
      <w:r w:rsidR="00D2303A">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fldChar w:fldCharType="separate"/>
      </w:r>
      <w:r w:rsidR="00D2303A">
        <w:rPr>
          <w:noProof/>
        </w:rPr>
        <w:t>(Sun et al. 2012)</w:t>
      </w:r>
      <w:r w:rsidR="0098394A">
        <w:fldChar w:fldCharType="end"/>
      </w:r>
      <w:r w:rsidR="00212550">
        <w:t>,</w:t>
      </w:r>
      <w:r w:rsidR="008C35A2">
        <w:t xml:space="preserve"> and separation occurring further south</w:t>
      </w:r>
      <w:r w:rsidR="00212550">
        <w:t xml:space="preserve"> </w:t>
      </w:r>
      <w:r w:rsidR="00212550">
        <w:fldChar w:fldCharType="begin"/>
      </w:r>
      <w:r w:rsidR="00D2303A">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fldChar w:fldCharType="separate"/>
      </w:r>
      <w:r w:rsidR="00D2303A">
        <w:rPr>
          <w:noProof/>
        </w:rPr>
        <w:t>(Cetina-Heredia et al. 2014)</w:t>
      </w:r>
      <w:r w:rsidR="00212550">
        <w:fldChar w:fldCharType="end"/>
      </w:r>
      <w:r w:rsidR="00212550">
        <w:t xml:space="preserve">, </w:t>
      </w:r>
      <w:r w:rsidR="008C35A2">
        <w:t>which</w:t>
      </w:r>
      <w:r w:rsidR="00212550">
        <w:t xml:space="preserve"> will likely</w:t>
      </w:r>
      <w:r w:rsidR="008C35A2">
        <w:t xml:space="preserve"> </w:t>
      </w:r>
      <w:r w:rsidR="00071D58">
        <w:t>result in increased</w:t>
      </w:r>
      <w:r w:rsidR="008C35A2">
        <w:t xml:space="preserve"> </w:t>
      </w:r>
      <w:r w:rsidR="00212550">
        <w:t>larvae</w:t>
      </w:r>
      <w:r w:rsidR="00071D58">
        <w:t xml:space="preserve"> being dispersed</w:t>
      </w:r>
      <w:r w:rsidR="008C35A2">
        <w:t xml:space="preserve"> offshore This has</w:t>
      </w:r>
      <w:r w:rsidR="00687770">
        <w:t xml:space="preserve"> large implications for the larval transport of many species</w:t>
      </w:r>
      <w:r w:rsidR="0098394A">
        <w:t xml:space="preserve">, including </w:t>
      </w:r>
      <w:r w:rsidR="0098394A">
        <w:rPr>
          <w:i/>
        </w:rPr>
        <w:t>P. saltatrix</w:t>
      </w:r>
      <w:r w:rsidR="00687770">
        <w:t xml:space="preserve"> which utilise this western boundary current for dispersal. </w:t>
      </w:r>
      <w:r w:rsidR="008C35A2">
        <w:t xml:space="preserve">Increased dispersal of many species if already being observed with </w:t>
      </w:r>
      <w:r w:rsidR="00687770">
        <w:t xml:space="preserve">the </w:t>
      </w:r>
      <w:proofErr w:type="spellStart"/>
      <w:r w:rsidR="00687770">
        <w:t>t</w:t>
      </w:r>
      <w:r w:rsidR="00EC1323">
        <w:t>r</w:t>
      </w:r>
      <w:r w:rsidR="00687770">
        <w:t>opicalisation</w:t>
      </w:r>
      <w:proofErr w:type="spellEnd"/>
      <w:r w:rsidR="00687770">
        <w:t xml:space="preserve"> of </w:t>
      </w:r>
      <w:r w:rsidR="00217873">
        <w:t xml:space="preserve">temperate </w:t>
      </w:r>
      <w:r w:rsidR="00687770">
        <w:t>regions as tropical fish larvae are transported</w:t>
      </w:r>
      <w:r w:rsidR="00F5375A">
        <w:t xml:space="preserve"> further</w:t>
      </w:r>
      <w:r w:rsidR="00687770">
        <w:t xml:space="preserve"> south </w:t>
      </w:r>
      <w:r w:rsidR="00687770">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 </w:instrText>
      </w:r>
      <w:r w:rsidR="00973F94">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DATA </w:instrText>
      </w:r>
      <w:r w:rsidR="00973F94">
        <w:fldChar w:fldCharType="end"/>
      </w:r>
      <w:r w:rsidR="00687770">
        <w:fldChar w:fldCharType="separate"/>
      </w:r>
      <w:r w:rsidR="00973F94">
        <w:rPr>
          <w:noProof/>
        </w:rPr>
        <w:t>(Vergés et al. 2014, Miranda et al. 2019)</w:t>
      </w:r>
      <w:r w:rsidR="00687770">
        <w:fldChar w:fldCharType="end"/>
      </w:r>
      <w:r w:rsidR="008C35A2">
        <w:t>.</w:t>
      </w:r>
    </w:p>
    <w:p w14:paraId="23379AC9" w14:textId="70D6F606" w:rsidR="00C579EA" w:rsidRDefault="00BD3B69" w:rsidP="00E4010E">
      <w:pPr>
        <w:spacing w:line="360" w:lineRule="auto"/>
      </w:pPr>
      <w:r>
        <w:lastRenderedPageBreak/>
        <w:t xml:space="preserve">The backwards simulations from locations where juvenile </w:t>
      </w:r>
      <w:r>
        <w:rPr>
          <w:i/>
        </w:rPr>
        <w:t>P. saltatrix</w:t>
      </w:r>
      <w:r>
        <w:t xml:space="preserve"> </w:t>
      </w:r>
      <w:r w:rsidR="00791702">
        <w:t>are</w:t>
      </w:r>
      <w:r>
        <w:t xml:space="preserve"> found</w:t>
      </w:r>
      <w:r w:rsidR="00C579EA">
        <w:t xml:space="preserve"> showed that the three identified spawning events have the potential to supply larvae to all locations. The most southern</w:t>
      </w:r>
      <w:r w:rsidR="00BE5517">
        <w:t xml:space="preserve"> backwards</w:t>
      </w:r>
      <w:r w:rsidR="00C579EA">
        <w:t xml:space="preserve"> release site (Gippsland Lakes, 38</w:t>
      </w:r>
      <w:r w:rsidR="00C579EA">
        <w:rPr>
          <w:rFonts w:ascii="Times New Roman" w:hAnsi="Times New Roman" w:cs="Times New Roman"/>
        </w:rPr>
        <w:t>°</w:t>
      </w:r>
      <w:r w:rsidR="00C579EA">
        <w:t>S) had lowest likelihood of larvae being spawned in the identified spawning region (north of 30</w:t>
      </w:r>
      <w:r w:rsidR="00C579EA">
        <w:rPr>
          <w:rFonts w:ascii="Times New Roman" w:hAnsi="Times New Roman" w:cs="Times New Roman"/>
        </w:rPr>
        <w:t>°</w:t>
      </w:r>
      <w:r w:rsidR="00C579EA">
        <w:t>S) and this is likely why the recruitment</w:t>
      </w:r>
      <w:r w:rsidR="00CA6017">
        <w:t xml:space="preserve"> (and catch)</w:t>
      </w:r>
      <w:r w:rsidR="00C579EA">
        <w:t xml:space="preserve"> of </w:t>
      </w:r>
      <w:r w:rsidR="00C579EA">
        <w:rPr>
          <w:i/>
        </w:rPr>
        <w:t xml:space="preserve">P. saltatrix </w:t>
      </w:r>
      <w:r w:rsidR="00C579EA">
        <w:t>to this southern region is highly variable</w:t>
      </w:r>
      <w:r w:rsidR="006928E3">
        <w:t xml:space="preserve"> </w:t>
      </w:r>
      <w:r w:rsidR="006928E3">
        <w:fldChar w:fldCharType="begin"/>
      </w:r>
      <w:r w:rsidR="00CA6017">
        <w:instrText xml:space="preserve"> ADDIN EN.CITE &lt;EndNote&gt;&lt;Cite&gt;&lt;Author&gt;Leigh&lt;/Author&gt;&lt;Year&gt;2017&lt;/Year&gt;&lt;RecNum&gt;277&lt;/RecNum&gt;&lt;DisplayText&gt;(Leigh et al. 2017, Victorian Fisheries Authority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Cite&gt;&lt;Author&gt;Victorian Fisheries Authority&lt;/Author&gt;&lt;Year&gt;2017&lt;/Year&gt;&lt;RecNum&gt;499&lt;/RecNum&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6928E3">
        <w:fldChar w:fldCharType="separate"/>
      </w:r>
      <w:r w:rsidR="00CA6017">
        <w:rPr>
          <w:noProof/>
        </w:rPr>
        <w:t>(Leigh et al. 2017, Victorian Fisheries Authority 2017)</w:t>
      </w:r>
      <w:r w:rsidR="006928E3">
        <w:fldChar w:fldCharType="end"/>
      </w:r>
      <w:r w:rsidR="00C579EA">
        <w:t xml:space="preserve">, with larvae </w:t>
      </w:r>
      <w:r w:rsidR="00791702">
        <w:t>not being consistently</w:t>
      </w:r>
      <w:r w:rsidR="00C579EA">
        <w:t xml:space="preserve"> transported this far south. All other sites for the backwards tracking showed very high likelihood that the larvae were spawned in the spawning region and this </w:t>
      </w:r>
      <w:r w:rsidR="00791702">
        <w:t>corresponding to</w:t>
      </w:r>
      <w:r w:rsidR="00C579EA">
        <w:t xml:space="preserve"> the regular observed annual recruitment. All backwards tracking models were showed a high likelihood of spawning along the coast</w:t>
      </w:r>
      <w:r w:rsidR="009F701A">
        <w:t xml:space="preserve"> (particularly north of 33</w:t>
      </w:r>
      <w:r w:rsidR="009F701A">
        <w:rPr>
          <w:rFonts w:ascii="Times New Roman" w:hAnsi="Times New Roman" w:cs="Times New Roman"/>
        </w:rPr>
        <w:t>°</w:t>
      </w:r>
      <w:r w:rsidR="009F701A">
        <w:t>S)</w:t>
      </w:r>
      <w:r w:rsidR="00C579EA">
        <w:t>, which highlights the fact that the EAC is</w:t>
      </w:r>
      <w:r w:rsidR="00050608">
        <w:t xml:space="preserve"> the dominant coastal current </w:t>
      </w:r>
      <w:r w:rsidR="00C579EA">
        <w:t xml:space="preserve">with few currents delivering water from the more easterly ocean </w:t>
      </w:r>
      <w:r w:rsidR="00050608">
        <w:t>o</w:t>
      </w:r>
      <w:r w:rsidR="00C579EA">
        <w:t>nto the continental shelf.</w:t>
      </w:r>
      <w:r w:rsidR="006A148F">
        <w:t xml:space="preserve"> </w:t>
      </w:r>
    </w:p>
    <w:p w14:paraId="263C4C9A" w14:textId="5E5CE4A5" w:rsidR="009D5877" w:rsidRPr="003614C3" w:rsidRDefault="009D5877" w:rsidP="00E4010E">
      <w:pPr>
        <w:spacing w:line="360" w:lineRule="auto"/>
      </w:pPr>
      <w:r>
        <w:t xml:space="preserve">While CPUE data is notoriously </w:t>
      </w:r>
      <w:r w:rsidR="00F677DD">
        <w:t>biased</w:t>
      </w:r>
      <w:r>
        <w:t xml:space="preserve"> by many factor such as</w:t>
      </w:r>
      <w:r w:rsidR="00795698">
        <w:t xml:space="preserve"> changes in fisher behaviour, </w:t>
      </w:r>
      <w:r w:rsidR="005E01D3">
        <w:t>catchability</w:t>
      </w:r>
      <w:r w:rsidR="00F677DD">
        <w:t xml:space="preserve"> and management, a</w:t>
      </w:r>
      <w:r w:rsidR="00B11D9B">
        <w:t xml:space="preserve">nd </w:t>
      </w:r>
      <w:r w:rsidR="007569EB">
        <w:t>caution must be taken when linking</w:t>
      </w:r>
      <w:r w:rsidR="00B11D9B">
        <w:t xml:space="preserve"> CPUE to abundance </w: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 </w:instrTex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DATA </w:instrText>
      </w:r>
      <w:r w:rsidR="00B11D9B">
        <w:fldChar w:fldCharType="end"/>
      </w:r>
      <w:r w:rsidR="00B11D9B">
        <w:fldChar w:fldCharType="separate"/>
      </w:r>
      <w:r w:rsidR="00B11D9B">
        <w:rPr>
          <w:noProof/>
        </w:rPr>
        <w:t>(Rose and Kulka 1999, Maunder et al. 2006)</w:t>
      </w:r>
      <w:r w:rsidR="00B11D9B">
        <w:fldChar w:fldCharType="end"/>
      </w:r>
      <w:r w:rsidR="00B11D9B">
        <w:t>,</w:t>
      </w:r>
      <w:r>
        <w:t xml:space="preserve"> </w:t>
      </w:r>
      <w:r w:rsidR="00B11D9B">
        <w:t>o</w:t>
      </w:r>
      <w:r>
        <w:t xml:space="preserve">ur model successfully replicated most of the patterns observed in the CPUE data. </w:t>
      </w:r>
      <w:r w:rsidR="00F677DD">
        <w:t>The moderate</w:t>
      </w:r>
      <w:r w:rsidR="00506CC4">
        <w:t>ly strong</w:t>
      </w:r>
      <w:r w:rsidR="00F677DD">
        <w:t xml:space="preserve"> positive correlation between predicted larval settlement and the CPUE data from the Gippsland Lakes (</w:t>
      </w:r>
      <w:r w:rsidR="006A3522">
        <w:t>38</w:t>
      </w:r>
      <w:r w:rsidR="006A3522">
        <w:rPr>
          <w:rFonts w:ascii="Times New Roman" w:hAnsi="Times New Roman" w:cs="Times New Roman"/>
        </w:rPr>
        <w:t>°</w:t>
      </w:r>
      <w:r w:rsidR="00F677DD">
        <w:t>S) is a strong indication that our model is accurately portraying the dispersal and settlement dynamics of this species.</w:t>
      </w:r>
      <w:r w:rsidR="006207D8">
        <w:t xml:space="preserve"> With oceanographic models</w:t>
      </w:r>
      <w:r w:rsidR="00CA6017">
        <w:t xml:space="preserve"> with forecasting potential</w:t>
      </w:r>
      <w:r w:rsidR="006207D8">
        <w:t>, it may be possible in to forecast larval settlement and predict years of high and low abundance.</w:t>
      </w:r>
      <w:r w:rsidR="00F677DD">
        <w:t xml:space="preserve"> </w:t>
      </w:r>
      <w:r w:rsidR="00AA2F66">
        <w:t>A</w:t>
      </w:r>
      <w:r>
        <w:t xml:space="preserve"> disjunct</w:t>
      </w:r>
      <w:r w:rsidR="006D7E0D">
        <w:t xml:space="preserve"> was evident</w:t>
      </w:r>
      <w:r>
        <w:t xml:space="preserve"> toward the end of the model </w:t>
      </w:r>
      <w:r w:rsidR="00AA2F66">
        <w:t>(2013 onwards), showed</w:t>
      </w:r>
      <w:r>
        <w:t xml:space="preserve"> predicted settlement </w:t>
      </w:r>
      <w:r w:rsidR="00AA2F66">
        <w:t>as</w:t>
      </w:r>
      <w:r>
        <w:t xml:space="preserve"> consistently high while CPUE was low</w:t>
      </w:r>
      <w:r w:rsidR="00AA2F66">
        <w:t xml:space="preserve">. This may have been </w:t>
      </w:r>
      <w:r>
        <w:t>potentially be due to changes in the fishery</w:t>
      </w:r>
      <w:r w:rsidR="00AA2F66">
        <w:t xml:space="preserve"> with effort starting to increase in 2011 after a long decline </w:t>
      </w:r>
      <w:r w:rsidR="00AA2F66">
        <w:fldChar w:fldCharType="begin"/>
      </w:r>
      <w:r w:rsidR="00AA2F6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AA2F66">
        <w:fldChar w:fldCharType="separate"/>
      </w:r>
      <w:r w:rsidR="00AA2F66">
        <w:rPr>
          <w:noProof/>
        </w:rPr>
        <w:t>(Victorian Fisheries Authority 2017)</w:t>
      </w:r>
      <w:r w:rsidR="00AA2F66">
        <w:fldChar w:fldCharType="end"/>
      </w:r>
      <w:r w:rsidR="00AA2F66">
        <w:t>.</w:t>
      </w:r>
      <w:r w:rsidR="006D7E0D">
        <w:t xml:space="preserve"> After 2016, CPUE rose dramatically while predicted settlement did not. We believe if shoreward swimming was incorporated into this particle tracking model, this pattern may have been better captured </w:t>
      </w:r>
      <w:r w:rsidR="006D7E0D">
        <w:fldChar w:fldCharType="begin"/>
      </w:r>
      <w:r w:rsidR="006D7E0D">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006D7E0D">
        <w:fldChar w:fldCharType="separate"/>
      </w:r>
      <w:r w:rsidR="006D7E0D">
        <w:rPr>
          <w:noProof/>
        </w:rPr>
        <w:t>(Putman and Mansfield 2015)</w:t>
      </w:r>
      <w:r w:rsidR="006D7E0D">
        <w:fldChar w:fldCharType="end"/>
      </w:r>
      <w:r w:rsidR="006D7E0D">
        <w:t>. When the larval settlement distributions of each year were investigated, it showed that the larvae did get dispersed south but ended up too far east</w:t>
      </w:r>
      <w:r w:rsidR="00CB1BA8">
        <w:t>,</w:t>
      </w:r>
      <w:r w:rsidR="006D7E0D">
        <w:t xml:space="preserve"> not on the continental shelf (Figures S</w:t>
      </w:r>
      <w:r w:rsidR="00F14ACE">
        <w:t>4</w:t>
      </w:r>
      <w:r w:rsidR="006D7E0D">
        <w:t xml:space="preserve"> – S</w:t>
      </w:r>
      <w:r w:rsidR="00F14ACE">
        <w:t>6</w:t>
      </w:r>
      <w:r w:rsidR="006D7E0D">
        <w:t xml:space="preserve">). Shoreward swimming would have greatly increased predicted settlement in these years but for this to </w:t>
      </w:r>
      <w:r w:rsidR="00025C0B">
        <w:t>be modelled</w:t>
      </w:r>
      <w:r w:rsidR="00CB1BA8">
        <w:t xml:space="preserve"> accurately</w:t>
      </w:r>
      <w:r w:rsidR="006D7E0D">
        <w:t xml:space="preserve">, further research into the swimming abilities of larval </w:t>
      </w:r>
      <w:r w:rsidR="006D7E0D">
        <w:rPr>
          <w:i/>
        </w:rPr>
        <w:t>P. saltatrix</w:t>
      </w:r>
      <w:r w:rsidR="006D7E0D">
        <w:t xml:space="preserve"> is required. In 1997, there was no predicted larval settlement south of 37S. This is highly unlikely as there was no decline in CPUE following this. </w:t>
      </w:r>
      <w:r w:rsidR="00042394">
        <w:t>As the CPUE is based upon total harvest</w:t>
      </w:r>
      <w:r w:rsidR="006D7E0D">
        <w:t xml:space="preserve"> and effort</w:t>
      </w:r>
      <w:r w:rsidR="00042394">
        <w:t xml:space="preserve"> it is influenced by multiple year classes and therefore there will be some </w:t>
      </w:r>
      <w:r w:rsidR="003614C3">
        <w:t xml:space="preserve">natural </w:t>
      </w:r>
      <w:r w:rsidR="00B279A9">
        <w:t>variation</w:t>
      </w:r>
      <w:r w:rsidR="003614C3">
        <w:t xml:space="preserve"> between </w:t>
      </w:r>
      <w:proofErr w:type="gramStart"/>
      <w:r w:rsidR="003614C3">
        <w:t>CPUE</w:t>
      </w:r>
      <w:proofErr w:type="gramEnd"/>
      <w:r w:rsidR="003614C3">
        <w:t xml:space="preserve"> and predictions made from a single year of settlement. </w:t>
      </w:r>
      <w:r w:rsidR="00025C0B">
        <w:t xml:space="preserve">As the catch of </w:t>
      </w:r>
      <w:r w:rsidR="00025C0B">
        <w:rPr>
          <w:i/>
          <w:iCs/>
        </w:rPr>
        <w:t xml:space="preserve">P. </w:t>
      </w:r>
      <w:r w:rsidR="00025C0B" w:rsidRPr="00025C0B">
        <w:rPr>
          <w:i/>
          <w:iCs/>
        </w:rPr>
        <w:t>saltatrix</w:t>
      </w:r>
      <w:r w:rsidR="00025C0B">
        <w:t xml:space="preserve"> contains multiple age classes, a</w:t>
      </w:r>
      <w:r w:rsidR="003614C3">
        <w:t xml:space="preserve"> more detailed analysis may be possible if the age composition of the harvested fish was known. </w:t>
      </w:r>
    </w:p>
    <w:p w14:paraId="1D96ED8F" w14:textId="6BC153C9" w:rsidR="006928E3" w:rsidRDefault="006928E3" w:rsidP="006928E3">
      <w:pPr>
        <w:spacing w:line="360" w:lineRule="auto"/>
      </w:pPr>
      <w:r>
        <w:lastRenderedPageBreak/>
        <w:t xml:space="preserve">The differing larval dispersal from multiple spawning events for </w:t>
      </w:r>
      <w:r>
        <w:rPr>
          <w:i/>
        </w:rPr>
        <w:t xml:space="preserve">P. saltatrix </w:t>
      </w:r>
      <w:r>
        <w:t>likely reflects adaptation by this population to maximise fitness and larval recruitment to a wide area of coastline</w:t>
      </w:r>
      <w:r w:rsidR="003932EA">
        <w:t xml:space="preserve"> in a highly dynamic oceanographic region. Havin</w:t>
      </w:r>
      <w:r>
        <w:t>g multiple spawning events spread over space and time, resulting in different larval dispersal patterns has been observed in other species of fish and invertebrates</w:t>
      </w:r>
      <w:r w:rsidR="00550D4D">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550D4D">
        <w:instrText xml:space="preserve"> ADDIN EN.CITE </w:instrText>
      </w:r>
      <w:r w:rsidR="00550D4D">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550D4D">
        <w:instrText xml:space="preserve"> ADDIN EN.CITE.DATA </w:instrText>
      </w:r>
      <w:r w:rsidR="00550D4D">
        <w:fldChar w:fldCharType="end"/>
      </w:r>
      <w:r w:rsidR="00550D4D">
        <w:fldChar w:fldCharType="separate"/>
      </w:r>
      <w:r w:rsidR="00550D4D">
        <w:rPr>
          <w:noProof/>
        </w:rPr>
        <w:t>(Lambert and Ware 1984, Davies et al. 2014)</w:t>
      </w:r>
      <w:r w:rsidR="00550D4D">
        <w:fldChar w:fldCharType="end"/>
      </w:r>
      <w:r w:rsidR="00550D4D">
        <w:t>,</w:t>
      </w:r>
      <w:r>
        <w:t xml:space="preserve"> suggest</w:t>
      </w:r>
      <w:r w:rsidR="00550D4D">
        <w:t>ing</w:t>
      </w:r>
      <w:r>
        <w:t xml:space="preserve"> that this may be a reliable way of ensuring that larvae have the opportunity to recruit to suitable habitat over a wide region</w:t>
      </w:r>
      <w:r w:rsidR="00550D4D">
        <w:t xml:space="preserve"> when the oceanographic has large interannual variability</w:t>
      </w:r>
      <w:r>
        <w:t>.</w:t>
      </w:r>
    </w:p>
    <w:p w14:paraId="5850F517" w14:textId="77777777" w:rsidR="006928E3" w:rsidRPr="00C579EA" w:rsidRDefault="006928E3" w:rsidP="00E4010E">
      <w:pPr>
        <w:spacing w:line="360" w:lineRule="auto"/>
      </w:pPr>
    </w:p>
    <w:p w14:paraId="6A00573F" w14:textId="694B3F9C" w:rsidR="00CC3748" w:rsidRDefault="00CC3748" w:rsidP="00E4010E">
      <w:pPr>
        <w:spacing w:line="360" w:lineRule="auto"/>
      </w:pPr>
      <w:r>
        <w:rPr>
          <w:i/>
        </w:rPr>
        <w:t>Conclusion</w:t>
      </w:r>
    </w:p>
    <w:p w14:paraId="114372B2" w14:textId="06150C82" w:rsidR="00284054" w:rsidRPr="003401D5" w:rsidRDefault="003401D5" w:rsidP="00E4010E">
      <w:pPr>
        <w:spacing w:line="360" w:lineRule="auto"/>
      </w:pPr>
      <w:r>
        <w:t xml:space="preserve">This paper has shown that by spawning in different areas and times of the year, </w:t>
      </w:r>
      <w:r w:rsidR="00D17A35">
        <w:t xml:space="preserve">broadcast spawning species such as </w:t>
      </w:r>
      <w:r>
        <w:rPr>
          <w:i/>
        </w:rPr>
        <w:t>P. saltatrix</w:t>
      </w:r>
      <w:r>
        <w:t xml:space="preserve"> can substantially alter the final settlement locations of larvae.</w:t>
      </w:r>
      <w:r w:rsidR="00D17A35">
        <w:t xml:space="preserve"> We have demonstrated that dispersal of larval </w:t>
      </w:r>
      <w:r w:rsidR="00D17A35">
        <w:rPr>
          <w:i/>
        </w:rPr>
        <w:t xml:space="preserve">P. saltatrix </w:t>
      </w:r>
      <w:r w:rsidR="006928E3">
        <w:t>along</w:t>
      </w:r>
      <w:r w:rsidR="00D17A35">
        <w:t xml:space="preserve"> the east coast of Australia is dependent on the multiple spawning events which contribute varying proportions of larvae along the coast. The summer spawning event is particularly important for settlement in the southern portion of the distribution. Future work may further consider the changes that are occurring to ocean currents with climate change and how this may alter the larval transport of marine fish.</w:t>
      </w:r>
    </w:p>
    <w:p w14:paraId="36E599D1" w14:textId="77777777" w:rsidR="00414230" w:rsidRDefault="00414230">
      <w:pPr>
        <w:rPr>
          <w:i/>
        </w:rPr>
      </w:pPr>
      <w:r>
        <w:rPr>
          <w:i/>
        </w:rPr>
        <w:br w:type="page"/>
      </w:r>
    </w:p>
    <w:p w14:paraId="2AECBD32" w14:textId="68198A90" w:rsidR="00284054" w:rsidRDefault="00284054" w:rsidP="00414230">
      <w:pPr>
        <w:spacing w:line="360" w:lineRule="auto"/>
        <w:rPr>
          <w:i/>
        </w:rPr>
      </w:pPr>
      <w:r>
        <w:rPr>
          <w:i/>
        </w:rPr>
        <w:lastRenderedPageBreak/>
        <w:t>Acknowledgements</w:t>
      </w:r>
    </w:p>
    <w:p w14:paraId="217E3CCE" w14:textId="0385712C" w:rsidR="00414230" w:rsidRDefault="00414230" w:rsidP="00414230">
      <w:pPr>
        <w:spacing w:line="360" w:lineRule="auto"/>
      </w:pPr>
      <w:r>
        <w:t xml:space="preserve">This work was funded by an Australian Research Council Linkage Project (LP150100923) and the NSW Recreational Fishing Trust. </w:t>
      </w:r>
      <w:r w:rsidR="00F0757E" w:rsidRPr="00F0757E">
        <w:t>This research includes computations using the computational cluster Katana supported by Research Technology Services at UNSW Sydney</w:t>
      </w:r>
      <w:r w:rsidR="00F5375A" w:rsidRPr="00F5375A">
        <w:t>.</w:t>
      </w:r>
      <w:r w:rsidR="00F5375A">
        <w:t xml:space="preserve"> </w:t>
      </w:r>
      <w:r w:rsidR="003401D5">
        <w:t xml:space="preserve">Thanks to John </w:t>
      </w:r>
      <w:proofErr w:type="spellStart"/>
      <w:r w:rsidR="00D07536" w:rsidRPr="00D07536">
        <w:t>Morrongiello</w:t>
      </w:r>
      <w:proofErr w:type="spellEnd"/>
      <w:r w:rsidR="00D07536" w:rsidRPr="00D07536">
        <w:t xml:space="preserve"> </w:t>
      </w:r>
      <w:r w:rsidR="003401D5">
        <w:t xml:space="preserve">and Francis </w:t>
      </w:r>
      <w:proofErr w:type="spellStart"/>
      <w:r w:rsidR="003401D5">
        <w:t>Juanes</w:t>
      </w:r>
      <w:proofErr w:type="spellEnd"/>
      <w:r w:rsidR="003401D5">
        <w:t xml:space="preserve"> who made useful comments on the thesis chapter which was the basis of this paper.</w:t>
      </w:r>
    </w:p>
    <w:p w14:paraId="7C238372" w14:textId="727C704A" w:rsidR="002A0BD6" w:rsidRDefault="002A0BD6" w:rsidP="00E4010E">
      <w:pPr>
        <w:spacing w:line="360" w:lineRule="auto"/>
      </w:pPr>
      <w:r>
        <w:br w:type="page"/>
      </w:r>
    </w:p>
    <w:p w14:paraId="7265A1B6" w14:textId="7B2B3F1B" w:rsidR="00485792" w:rsidRDefault="00AC48AE" w:rsidP="00E4010E">
      <w:pPr>
        <w:spacing w:line="360" w:lineRule="auto"/>
        <w:rPr>
          <w:b/>
        </w:rPr>
      </w:pPr>
      <w:r>
        <w:rPr>
          <w:b/>
        </w:rPr>
        <w:lastRenderedPageBreak/>
        <w:t>Tables</w:t>
      </w:r>
    </w:p>
    <w:p w14:paraId="273CBCD7" w14:textId="0B20A9E0" w:rsidR="008C3967" w:rsidRDefault="008C3967" w:rsidP="00E4010E">
      <w:pPr>
        <w:spacing w:line="360" w:lineRule="auto"/>
        <w:rPr>
          <w:b/>
        </w:rPr>
      </w:pPr>
      <w:r>
        <w:rPr>
          <w:b/>
        </w:rPr>
        <w:t>Table 1</w:t>
      </w:r>
      <w:r w:rsidR="00F62374">
        <w:rPr>
          <w:b/>
        </w:rPr>
        <w:t xml:space="preserve"> </w:t>
      </w:r>
      <w:r w:rsidR="00F62374">
        <w:t>Site details for the particle tracking simulations. Both forwards and backwards simulations were done from the specified latitudes. Forward tracking locations were based upon documented spawning events</w:t>
      </w:r>
      <w:r w:rsidR="00B07110">
        <w:t xml:space="preserve"> </w:t>
      </w:r>
      <w:r w:rsidR="00B0711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fldChar w:fldCharType="separate"/>
      </w:r>
      <w:r w:rsidR="00D2303A">
        <w:rPr>
          <w:noProof/>
        </w:rPr>
        <w:t>(Schilling et al. 2019)</w:t>
      </w:r>
      <w:r w:rsidR="00B07110">
        <w:fldChar w:fldCharType="end"/>
      </w:r>
      <w:r w:rsidR="00B07110">
        <w:t>. B</w:t>
      </w:r>
      <w:r w:rsidR="00F62374">
        <w:t xml:space="preserve">ackwards tracking locations were based on estuaries were juvenile </w:t>
      </w:r>
      <w:r w:rsidR="00F62374">
        <w:rPr>
          <w:i/>
        </w:rPr>
        <w:t>P. saltatrix</w:t>
      </w:r>
      <w:r w:rsidR="00F62374">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14:paraId="7B111A56" w14:textId="77777777" w:rsidTr="00BC5B69">
        <w:tc>
          <w:tcPr>
            <w:tcW w:w="2254" w:type="dxa"/>
            <w:tcBorders>
              <w:top w:val="single" w:sz="4" w:space="0" w:color="auto"/>
              <w:bottom w:val="single" w:sz="4" w:space="0" w:color="auto"/>
            </w:tcBorders>
          </w:tcPr>
          <w:p w14:paraId="112FBA36" w14:textId="4C3CB004" w:rsidR="00BC5B69" w:rsidRDefault="00BC5B69" w:rsidP="00E4010E">
            <w:pPr>
              <w:spacing w:line="360" w:lineRule="auto"/>
              <w:rPr>
                <w:b/>
              </w:rPr>
            </w:pPr>
            <w:r>
              <w:rPr>
                <w:b/>
              </w:rPr>
              <w:t>Location</w:t>
            </w:r>
          </w:p>
        </w:tc>
        <w:tc>
          <w:tcPr>
            <w:tcW w:w="2254" w:type="dxa"/>
            <w:tcBorders>
              <w:top w:val="single" w:sz="4" w:space="0" w:color="auto"/>
              <w:bottom w:val="single" w:sz="4" w:space="0" w:color="auto"/>
            </w:tcBorders>
          </w:tcPr>
          <w:p w14:paraId="6F0767F4" w14:textId="3AA77B86" w:rsidR="00BC5B69" w:rsidRDefault="00BC5B69" w:rsidP="00E4010E">
            <w:pPr>
              <w:spacing w:line="360" w:lineRule="auto"/>
              <w:rPr>
                <w:b/>
              </w:rPr>
            </w:pPr>
            <w:r>
              <w:rPr>
                <w:b/>
              </w:rPr>
              <w:t>Latitude</w:t>
            </w:r>
            <w:r w:rsidR="001D751A">
              <w:rPr>
                <w:b/>
              </w:rPr>
              <w:t xml:space="preserve"> (</w:t>
            </w:r>
            <w:r w:rsidR="001D751A">
              <w:rPr>
                <w:rFonts w:ascii="Times New Roman" w:hAnsi="Times New Roman" w:cs="Times New Roman"/>
                <w:b/>
              </w:rPr>
              <w:t>°</w:t>
            </w:r>
            <w:r w:rsidR="001D751A">
              <w:rPr>
                <w:b/>
              </w:rPr>
              <w:t>S)</w:t>
            </w:r>
          </w:p>
        </w:tc>
        <w:tc>
          <w:tcPr>
            <w:tcW w:w="2254" w:type="dxa"/>
            <w:tcBorders>
              <w:top w:val="single" w:sz="4" w:space="0" w:color="auto"/>
              <w:bottom w:val="single" w:sz="4" w:space="0" w:color="auto"/>
            </w:tcBorders>
          </w:tcPr>
          <w:p w14:paraId="0A2C00A4" w14:textId="0AA09707" w:rsidR="00BC5B69" w:rsidRDefault="00BC5B69" w:rsidP="00E4010E">
            <w:pPr>
              <w:spacing w:line="360" w:lineRule="auto"/>
              <w:rPr>
                <w:b/>
              </w:rPr>
            </w:pPr>
            <w:r>
              <w:rPr>
                <w:b/>
              </w:rPr>
              <w:t>Forward or Backwards Tracking</w:t>
            </w:r>
          </w:p>
        </w:tc>
      </w:tr>
      <w:tr w:rsidR="002F79EA" w14:paraId="5BE0C351" w14:textId="77777777" w:rsidTr="001D751A">
        <w:tc>
          <w:tcPr>
            <w:tcW w:w="2254" w:type="dxa"/>
            <w:tcBorders>
              <w:top w:val="single" w:sz="4" w:space="0" w:color="auto"/>
              <w:bottom w:val="nil"/>
            </w:tcBorders>
          </w:tcPr>
          <w:p w14:paraId="11074E46" w14:textId="7B09B103" w:rsidR="002F79EA" w:rsidRDefault="00106B0D" w:rsidP="00E4010E">
            <w:pPr>
              <w:spacing w:line="360" w:lineRule="auto"/>
            </w:pPr>
            <w:r>
              <w:t>Northern spawning event</w:t>
            </w:r>
          </w:p>
        </w:tc>
        <w:tc>
          <w:tcPr>
            <w:tcW w:w="2254" w:type="dxa"/>
            <w:tcBorders>
              <w:top w:val="single" w:sz="4" w:space="0" w:color="auto"/>
              <w:bottom w:val="nil"/>
            </w:tcBorders>
          </w:tcPr>
          <w:p w14:paraId="6052930B" w14:textId="7358A90B" w:rsidR="002F79EA" w:rsidRDefault="001D751A" w:rsidP="00E4010E">
            <w:pPr>
              <w:spacing w:line="360" w:lineRule="auto"/>
            </w:pPr>
            <w:r>
              <w:t>26, 26.5, 27, 27.5</w:t>
            </w:r>
          </w:p>
        </w:tc>
        <w:tc>
          <w:tcPr>
            <w:tcW w:w="2254" w:type="dxa"/>
            <w:tcBorders>
              <w:top w:val="single" w:sz="4" w:space="0" w:color="auto"/>
              <w:bottom w:val="nil"/>
            </w:tcBorders>
          </w:tcPr>
          <w:p w14:paraId="5ADFEF00" w14:textId="4B5DB9B4" w:rsidR="002F79EA" w:rsidRDefault="001D751A" w:rsidP="00E4010E">
            <w:pPr>
              <w:spacing w:line="360" w:lineRule="auto"/>
            </w:pPr>
            <w:r>
              <w:t>Forwards</w:t>
            </w:r>
          </w:p>
        </w:tc>
      </w:tr>
      <w:tr w:rsidR="002F79EA" w14:paraId="7B284DEC" w14:textId="77777777" w:rsidTr="001D751A">
        <w:tc>
          <w:tcPr>
            <w:tcW w:w="2254" w:type="dxa"/>
            <w:tcBorders>
              <w:top w:val="nil"/>
              <w:bottom w:val="nil"/>
            </w:tcBorders>
          </w:tcPr>
          <w:p w14:paraId="58B1DEFA" w14:textId="3CEDF658" w:rsidR="002F79EA" w:rsidRDefault="00106B0D" w:rsidP="00E4010E">
            <w:pPr>
              <w:spacing w:line="360" w:lineRule="auto"/>
            </w:pPr>
            <w:r>
              <w:t>Mid-latitude spawning event</w:t>
            </w:r>
          </w:p>
        </w:tc>
        <w:tc>
          <w:tcPr>
            <w:tcW w:w="2254" w:type="dxa"/>
            <w:tcBorders>
              <w:top w:val="nil"/>
              <w:bottom w:val="nil"/>
            </w:tcBorders>
          </w:tcPr>
          <w:p w14:paraId="3AC413E2" w14:textId="2B5A0222" w:rsidR="002F79EA" w:rsidRDefault="001D751A" w:rsidP="00E4010E">
            <w:pPr>
              <w:spacing w:line="360" w:lineRule="auto"/>
            </w:pPr>
            <w:r>
              <w:t>28.5, 29, 29.5, 30</w:t>
            </w:r>
          </w:p>
        </w:tc>
        <w:tc>
          <w:tcPr>
            <w:tcW w:w="2254" w:type="dxa"/>
            <w:tcBorders>
              <w:top w:val="nil"/>
              <w:bottom w:val="nil"/>
            </w:tcBorders>
          </w:tcPr>
          <w:p w14:paraId="0F3B90A2" w14:textId="4C96DE2F" w:rsidR="002F79EA" w:rsidRDefault="001D751A" w:rsidP="00E4010E">
            <w:pPr>
              <w:spacing w:line="360" w:lineRule="auto"/>
            </w:pPr>
            <w:r>
              <w:t>Forwards</w:t>
            </w:r>
          </w:p>
        </w:tc>
      </w:tr>
      <w:tr w:rsidR="00BC5B69" w14:paraId="088FC990" w14:textId="77777777" w:rsidTr="001D751A">
        <w:tc>
          <w:tcPr>
            <w:tcW w:w="2254" w:type="dxa"/>
            <w:tcBorders>
              <w:top w:val="nil"/>
            </w:tcBorders>
          </w:tcPr>
          <w:p w14:paraId="5A2C5DAF" w14:textId="69224C58" w:rsidR="00BC5B69" w:rsidRPr="00BC5B69" w:rsidRDefault="00BC5B69" w:rsidP="00E4010E">
            <w:pPr>
              <w:spacing w:line="360" w:lineRule="auto"/>
            </w:pPr>
            <w:r>
              <w:t>Hastings River</w:t>
            </w:r>
          </w:p>
        </w:tc>
        <w:tc>
          <w:tcPr>
            <w:tcW w:w="2254" w:type="dxa"/>
            <w:tcBorders>
              <w:top w:val="nil"/>
            </w:tcBorders>
          </w:tcPr>
          <w:p w14:paraId="7312F9EF" w14:textId="3710A500" w:rsidR="00BC5B69" w:rsidRPr="00BC5B69" w:rsidRDefault="00BC5B69" w:rsidP="00E4010E">
            <w:pPr>
              <w:spacing w:line="360" w:lineRule="auto"/>
            </w:pPr>
            <w:r>
              <w:t>31.4</w:t>
            </w:r>
          </w:p>
        </w:tc>
        <w:tc>
          <w:tcPr>
            <w:tcW w:w="2254" w:type="dxa"/>
            <w:tcBorders>
              <w:top w:val="nil"/>
            </w:tcBorders>
          </w:tcPr>
          <w:p w14:paraId="3A0B2D3A" w14:textId="0C29CC1D" w:rsidR="00BC5B69" w:rsidRPr="00BC5B69" w:rsidRDefault="00BC5B69" w:rsidP="00E4010E">
            <w:pPr>
              <w:spacing w:line="360" w:lineRule="auto"/>
            </w:pPr>
            <w:r>
              <w:t>Backwards</w:t>
            </w:r>
          </w:p>
        </w:tc>
      </w:tr>
      <w:tr w:rsidR="00BC5B69" w14:paraId="2CB47F6F" w14:textId="77777777" w:rsidTr="00BC5B69">
        <w:tc>
          <w:tcPr>
            <w:tcW w:w="2254" w:type="dxa"/>
          </w:tcPr>
          <w:p w14:paraId="0F345EA0" w14:textId="7176462E" w:rsidR="00BC5B69" w:rsidRPr="00BC5B69" w:rsidRDefault="00BC5B69" w:rsidP="00E4010E">
            <w:pPr>
              <w:spacing w:line="360" w:lineRule="auto"/>
            </w:pPr>
            <w:r>
              <w:t>Wallis Lake</w:t>
            </w:r>
          </w:p>
        </w:tc>
        <w:tc>
          <w:tcPr>
            <w:tcW w:w="2254" w:type="dxa"/>
          </w:tcPr>
          <w:p w14:paraId="671ED446" w14:textId="1496B1E4" w:rsidR="00BC5B69" w:rsidRPr="00BC5B69" w:rsidRDefault="00BC5B69" w:rsidP="00E4010E">
            <w:pPr>
              <w:spacing w:line="360" w:lineRule="auto"/>
            </w:pPr>
            <w:r>
              <w:t>32</w:t>
            </w:r>
          </w:p>
        </w:tc>
        <w:tc>
          <w:tcPr>
            <w:tcW w:w="2254" w:type="dxa"/>
          </w:tcPr>
          <w:p w14:paraId="24C26B75" w14:textId="1FD8D42B" w:rsidR="00BC5B69" w:rsidRPr="00BC5B69" w:rsidRDefault="00BC5B69" w:rsidP="00E4010E">
            <w:pPr>
              <w:spacing w:line="360" w:lineRule="auto"/>
            </w:pPr>
            <w:r>
              <w:t>Backwards</w:t>
            </w:r>
          </w:p>
        </w:tc>
      </w:tr>
      <w:tr w:rsidR="00BC5B69" w14:paraId="5CCB9C32" w14:textId="77777777" w:rsidTr="00BC5B69">
        <w:tc>
          <w:tcPr>
            <w:tcW w:w="2254" w:type="dxa"/>
          </w:tcPr>
          <w:p w14:paraId="238997BF" w14:textId="2A0A888F" w:rsidR="00BC5B69" w:rsidRPr="00BC5B69" w:rsidRDefault="00BC5B69" w:rsidP="00E4010E">
            <w:pPr>
              <w:spacing w:line="360" w:lineRule="auto"/>
            </w:pPr>
            <w:r>
              <w:t>Sydney Harbour</w:t>
            </w:r>
          </w:p>
        </w:tc>
        <w:tc>
          <w:tcPr>
            <w:tcW w:w="2254" w:type="dxa"/>
          </w:tcPr>
          <w:p w14:paraId="708F4CBB" w14:textId="743336D7" w:rsidR="00BC5B69" w:rsidRPr="00BC5B69" w:rsidRDefault="00BC5B69" w:rsidP="00E4010E">
            <w:pPr>
              <w:spacing w:line="360" w:lineRule="auto"/>
            </w:pPr>
            <w:r>
              <w:t>33.8</w:t>
            </w:r>
          </w:p>
        </w:tc>
        <w:tc>
          <w:tcPr>
            <w:tcW w:w="2254" w:type="dxa"/>
          </w:tcPr>
          <w:p w14:paraId="447F93AD" w14:textId="5C5042B9" w:rsidR="00BC5B69" w:rsidRPr="00BC5B69" w:rsidRDefault="00BC5B69" w:rsidP="00E4010E">
            <w:pPr>
              <w:spacing w:line="360" w:lineRule="auto"/>
            </w:pPr>
            <w:r>
              <w:t>Backwards</w:t>
            </w:r>
          </w:p>
        </w:tc>
      </w:tr>
      <w:tr w:rsidR="00BC5B69" w14:paraId="748B1829" w14:textId="77777777" w:rsidTr="00BC5B69">
        <w:tc>
          <w:tcPr>
            <w:tcW w:w="2254" w:type="dxa"/>
          </w:tcPr>
          <w:p w14:paraId="0A341B16" w14:textId="00990BCB" w:rsidR="00BC5B69" w:rsidRPr="00BC5B69" w:rsidRDefault="00BC5B69" w:rsidP="00E4010E">
            <w:pPr>
              <w:spacing w:line="360" w:lineRule="auto"/>
            </w:pPr>
            <w:r>
              <w:t>Jervis Bay</w:t>
            </w:r>
          </w:p>
        </w:tc>
        <w:tc>
          <w:tcPr>
            <w:tcW w:w="2254" w:type="dxa"/>
          </w:tcPr>
          <w:p w14:paraId="0BFFC435" w14:textId="6BCBCD17" w:rsidR="00BC5B69" w:rsidRPr="00BC5B69" w:rsidRDefault="00BC5B69" w:rsidP="00E4010E">
            <w:pPr>
              <w:spacing w:line="360" w:lineRule="auto"/>
            </w:pPr>
            <w:r>
              <w:t>35.1</w:t>
            </w:r>
          </w:p>
        </w:tc>
        <w:tc>
          <w:tcPr>
            <w:tcW w:w="2254" w:type="dxa"/>
          </w:tcPr>
          <w:p w14:paraId="6E16D4FB" w14:textId="0E1C8987" w:rsidR="00BC5B69" w:rsidRPr="00BC5B69" w:rsidRDefault="00BC5B69" w:rsidP="00E4010E">
            <w:pPr>
              <w:spacing w:line="360" w:lineRule="auto"/>
            </w:pPr>
            <w:r>
              <w:t>Backwards</w:t>
            </w:r>
          </w:p>
        </w:tc>
      </w:tr>
      <w:tr w:rsidR="00BC5B69" w14:paraId="200F0B2A" w14:textId="77777777" w:rsidTr="00BC5B69">
        <w:tc>
          <w:tcPr>
            <w:tcW w:w="2254" w:type="dxa"/>
          </w:tcPr>
          <w:p w14:paraId="172AE531" w14:textId="249DC53A" w:rsidR="00BC5B69" w:rsidRPr="00BC5B69" w:rsidRDefault="00BC5B69" w:rsidP="00BC5B69">
            <w:pPr>
              <w:spacing w:line="360" w:lineRule="auto"/>
            </w:pPr>
            <w:proofErr w:type="spellStart"/>
            <w:r>
              <w:t>Wagonga</w:t>
            </w:r>
            <w:proofErr w:type="spellEnd"/>
            <w:r>
              <w:t xml:space="preserve"> Inlet</w:t>
            </w:r>
          </w:p>
        </w:tc>
        <w:tc>
          <w:tcPr>
            <w:tcW w:w="2254" w:type="dxa"/>
          </w:tcPr>
          <w:p w14:paraId="63A74BDC" w14:textId="0487D648" w:rsidR="00BC5B69" w:rsidRPr="00BC5B69" w:rsidRDefault="00BC5B69" w:rsidP="00BC5B69">
            <w:pPr>
              <w:spacing w:line="360" w:lineRule="auto"/>
            </w:pPr>
            <w:r>
              <w:t>36.2</w:t>
            </w:r>
          </w:p>
        </w:tc>
        <w:tc>
          <w:tcPr>
            <w:tcW w:w="2254" w:type="dxa"/>
          </w:tcPr>
          <w:p w14:paraId="24162691" w14:textId="77D4BD1B" w:rsidR="00BC5B69" w:rsidRPr="00BC5B69" w:rsidRDefault="00BC5B69" w:rsidP="00BC5B69">
            <w:pPr>
              <w:spacing w:line="360" w:lineRule="auto"/>
            </w:pPr>
            <w:r>
              <w:t>Backwards</w:t>
            </w:r>
          </w:p>
        </w:tc>
      </w:tr>
      <w:tr w:rsidR="00BC5B69" w14:paraId="7FA29717" w14:textId="77777777" w:rsidTr="00BC5B69">
        <w:tc>
          <w:tcPr>
            <w:tcW w:w="2254" w:type="dxa"/>
          </w:tcPr>
          <w:p w14:paraId="7C2C1269" w14:textId="53A3F88B" w:rsidR="00BC5B69" w:rsidRPr="00BC5B69" w:rsidRDefault="00BC5B69" w:rsidP="00BC5B69">
            <w:pPr>
              <w:spacing w:line="360" w:lineRule="auto"/>
            </w:pPr>
            <w:r>
              <w:t>Twofold Bay</w:t>
            </w:r>
          </w:p>
        </w:tc>
        <w:tc>
          <w:tcPr>
            <w:tcW w:w="2254" w:type="dxa"/>
          </w:tcPr>
          <w:p w14:paraId="41CB4EC7" w14:textId="6A34436C" w:rsidR="00BC5B69" w:rsidRPr="00BC5B69" w:rsidRDefault="00BC5B69" w:rsidP="00BC5B69">
            <w:pPr>
              <w:spacing w:line="360" w:lineRule="auto"/>
            </w:pPr>
            <w:r>
              <w:t>37</w:t>
            </w:r>
          </w:p>
        </w:tc>
        <w:tc>
          <w:tcPr>
            <w:tcW w:w="2254" w:type="dxa"/>
          </w:tcPr>
          <w:p w14:paraId="2F99F77E" w14:textId="3767B66F" w:rsidR="00BC5B69" w:rsidRPr="00BC5B69" w:rsidRDefault="00BC5B69" w:rsidP="00BC5B69">
            <w:pPr>
              <w:spacing w:line="360" w:lineRule="auto"/>
            </w:pPr>
            <w:r>
              <w:t>Backwards</w:t>
            </w:r>
          </w:p>
        </w:tc>
      </w:tr>
      <w:tr w:rsidR="00BC5B69" w14:paraId="2F218D99" w14:textId="77777777" w:rsidTr="00BC5B69">
        <w:tc>
          <w:tcPr>
            <w:tcW w:w="2254" w:type="dxa"/>
          </w:tcPr>
          <w:p w14:paraId="1B8B5979" w14:textId="5482C85B" w:rsidR="00BC5B69" w:rsidRPr="00BC5B69" w:rsidRDefault="00BC5B69" w:rsidP="00BC5B69">
            <w:pPr>
              <w:spacing w:line="360" w:lineRule="auto"/>
            </w:pPr>
            <w:r>
              <w:t>Gippsland Lakes</w:t>
            </w:r>
          </w:p>
        </w:tc>
        <w:tc>
          <w:tcPr>
            <w:tcW w:w="2254" w:type="dxa"/>
          </w:tcPr>
          <w:p w14:paraId="4BF44435" w14:textId="720B7A12" w:rsidR="00BC5B69" w:rsidRPr="00BC5B69" w:rsidRDefault="00BC5B69" w:rsidP="00BC5B69">
            <w:pPr>
              <w:spacing w:line="360" w:lineRule="auto"/>
            </w:pPr>
            <w:r>
              <w:t>38</w:t>
            </w:r>
          </w:p>
        </w:tc>
        <w:tc>
          <w:tcPr>
            <w:tcW w:w="2254" w:type="dxa"/>
          </w:tcPr>
          <w:p w14:paraId="74E98981" w14:textId="20CEA375" w:rsidR="00BC5B69" w:rsidRPr="00BC5B69" w:rsidRDefault="00BC5B69" w:rsidP="00BC5B69">
            <w:pPr>
              <w:spacing w:line="360" w:lineRule="auto"/>
            </w:pPr>
            <w:r>
              <w:t>Backwards</w:t>
            </w:r>
          </w:p>
        </w:tc>
      </w:tr>
    </w:tbl>
    <w:p w14:paraId="1866226D" w14:textId="03CC6B50" w:rsidR="007D7632" w:rsidRDefault="007D7632" w:rsidP="00E4010E">
      <w:pPr>
        <w:spacing w:line="360" w:lineRule="auto"/>
        <w:rPr>
          <w:b/>
        </w:rPr>
      </w:pPr>
    </w:p>
    <w:p w14:paraId="1858587A" w14:textId="77777777" w:rsidR="00A91578" w:rsidRDefault="00A91578">
      <w:pPr>
        <w:rPr>
          <w:b/>
        </w:rPr>
      </w:pPr>
      <w:r>
        <w:rPr>
          <w:b/>
        </w:rPr>
        <w:br w:type="page"/>
      </w:r>
    </w:p>
    <w:p w14:paraId="543D84D3" w14:textId="5993DB7E" w:rsidR="007D7632" w:rsidRDefault="007D7632" w:rsidP="00E4010E">
      <w:pPr>
        <w:spacing w:line="360" w:lineRule="auto"/>
        <w:rPr>
          <w:b/>
        </w:rPr>
      </w:pPr>
      <w:r>
        <w:rPr>
          <w:b/>
        </w:rPr>
        <w:lastRenderedPageBreak/>
        <w:t>Table 2</w:t>
      </w:r>
    </w:p>
    <w:p w14:paraId="2FBBC0DE" w14:textId="45470582" w:rsidR="007D7632" w:rsidRPr="00656934" w:rsidRDefault="00656934" w:rsidP="00E4010E">
      <w:pPr>
        <w:spacing w:line="360" w:lineRule="auto"/>
      </w:pPr>
      <w:r>
        <w:t>Details of the forward tracking particles. As mortality was only modelled from the day</w:t>
      </w:r>
      <w:r w:rsidR="00C71375">
        <w:t xml:space="preserve"> prior to any settlement occurring</w:t>
      </w:r>
      <w:r>
        <w:t xml:space="preserve"> (</w:t>
      </w:r>
      <w:r w:rsidR="00C71375">
        <w:t>day 16</w:t>
      </w:r>
      <w:r>
        <w:t>), the effective number of released larvae is the number of released larvae which would be equivalent to applying mortality the whole time period and having the actual number of released larvae when mortality started to apply. The percentages were calculated on the effective number of larvae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14:paraId="06806F8A" w14:textId="77777777" w:rsidTr="00D46663">
        <w:tc>
          <w:tcPr>
            <w:tcW w:w="1501" w:type="dxa"/>
            <w:tcBorders>
              <w:top w:val="single" w:sz="4" w:space="0" w:color="auto"/>
              <w:bottom w:val="single" w:sz="4" w:space="0" w:color="auto"/>
            </w:tcBorders>
            <w:vAlign w:val="center"/>
          </w:tcPr>
          <w:p w14:paraId="3621604E" w14:textId="3AE19A89" w:rsidR="00D46663" w:rsidRPr="00D46663" w:rsidRDefault="00C71375" w:rsidP="00D46663">
            <w:pPr>
              <w:spacing w:line="360" w:lineRule="auto"/>
              <w:jc w:val="center"/>
              <w:rPr>
                <w:b/>
              </w:rPr>
            </w:pPr>
            <w:r>
              <w:rPr>
                <w:b/>
              </w:rPr>
              <w:t>Spawning event</w:t>
            </w:r>
          </w:p>
        </w:tc>
        <w:tc>
          <w:tcPr>
            <w:tcW w:w="1197" w:type="dxa"/>
            <w:tcBorders>
              <w:top w:val="single" w:sz="4" w:space="0" w:color="auto"/>
              <w:bottom w:val="single" w:sz="4" w:space="0" w:color="auto"/>
            </w:tcBorders>
            <w:shd w:val="clear" w:color="auto" w:fill="auto"/>
            <w:vAlign w:val="center"/>
          </w:tcPr>
          <w:p w14:paraId="397866BB" w14:textId="162E1112" w:rsidR="00D46663" w:rsidRPr="00D46663" w:rsidRDefault="00264CC3"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sidR="004A5A79">
              <w:rPr>
                <w:rFonts w:ascii="Calibri" w:hAnsi="Calibri" w:cs="Calibri"/>
                <w:b/>
                <w:color w:val="000000"/>
              </w:rPr>
              <w:t>r</w:t>
            </w:r>
            <w:r w:rsidR="00D46663" w:rsidRPr="00D46663">
              <w:rPr>
                <w:rFonts w:ascii="Calibri" w:hAnsi="Calibri" w:cs="Calibri"/>
                <w:b/>
                <w:color w:val="000000"/>
              </w:rPr>
              <w:t>eleased</w:t>
            </w:r>
            <w:r w:rsidR="004A5A79">
              <w:rPr>
                <w:rFonts w:ascii="Calibri" w:hAnsi="Calibri" w:cs="Calibri"/>
                <w:b/>
                <w:color w:val="000000"/>
              </w:rPr>
              <w:t xml:space="preserve"> in model (#)</w:t>
            </w:r>
          </w:p>
        </w:tc>
        <w:tc>
          <w:tcPr>
            <w:tcW w:w="1330" w:type="dxa"/>
            <w:tcBorders>
              <w:top w:val="single" w:sz="4" w:space="0" w:color="auto"/>
              <w:bottom w:val="single" w:sz="4" w:space="0" w:color="auto"/>
            </w:tcBorders>
            <w:vAlign w:val="center"/>
          </w:tcPr>
          <w:p w14:paraId="062BEE76" w14:textId="6EFCCCB7" w:rsidR="00D46663" w:rsidRPr="00D46663" w:rsidRDefault="00D46663" w:rsidP="00D46663">
            <w:pPr>
              <w:spacing w:line="360" w:lineRule="auto"/>
              <w:jc w:val="center"/>
              <w:rPr>
                <w:rFonts w:ascii="Calibri" w:hAnsi="Calibri" w:cs="Calibri"/>
                <w:b/>
                <w:color w:val="000000"/>
              </w:rPr>
            </w:pPr>
            <w:r w:rsidRPr="00D46663">
              <w:rPr>
                <w:b/>
              </w:rPr>
              <w:t>Effective number of released larvae</w:t>
            </w:r>
            <w:r w:rsidR="004A5A79">
              <w:rPr>
                <w:b/>
              </w:rPr>
              <w:t xml:space="preserve"> (#)</w:t>
            </w:r>
          </w:p>
        </w:tc>
        <w:tc>
          <w:tcPr>
            <w:tcW w:w="1189" w:type="dxa"/>
            <w:tcBorders>
              <w:top w:val="single" w:sz="4" w:space="0" w:color="auto"/>
              <w:bottom w:val="single" w:sz="4" w:space="0" w:color="auto"/>
            </w:tcBorders>
            <w:shd w:val="clear" w:color="auto" w:fill="auto"/>
            <w:vAlign w:val="center"/>
          </w:tcPr>
          <w:p w14:paraId="5B09D7F8" w14:textId="4806B3B1" w:rsidR="00D46663" w:rsidRPr="00D46663" w:rsidRDefault="004A5A79"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surviv</w:t>
            </w:r>
            <w:r>
              <w:rPr>
                <w:rFonts w:ascii="Calibri" w:hAnsi="Calibri" w:cs="Calibri"/>
                <w:b/>
                <w:color w:val="000000"/>
              </w:rPr>
              <w:t>ing</w:t>
            </w:r>
            <w:r w:rsidR="00D46663" w:rsidRPr="00D46663">
              <w:rPr>
                <w:rFonts w:ascii="Calibri" w:hAnsi="Calibri" w:cs="Calibri"/>
                <w:b/>
                <w:color w:val="000000"/>
              </w:rPr>
              <w:t xml:space="preserve"> to 500 DD</w:t>
            </w:r>
            <w:r>
              <w:rPr>
                <w:rFonts w:ascii="Calibri" w:hAnsi="Calibri" w:cs="Calibri"/>
                <w:b/>
                <w:color w:val="000000"/>
              </w:rPr>
              <w:t xml:space="preserve"> (#)</w:t>
            </w:r>
          </w:p>
        </w:tc>
        <w:tc>
          <w:tcPr>
            <w:tcW w:w="1387" w:type="dxa"/>
            <w:tcBorders>
              <w:top w:val="single" w:sz="4" w:space="0" w:color="auto"/>
              <w:bottom w:val="single" w:sz="4" w:space="0" w:color="auto"/>
            </w:tcBorders>
            <w:shd w:val="clear" w:color="auto" w:fill="auto"/>
            <w:vAlign w:val="center"/>
          </w:tcPr>
          <w:p w14:paraId="23AF1C3D" w14:textId="1A25AE73" w:rsidR="00D46663" w:rsidRPr="00D46663" w:rsidRDefault="004A5A79" w:rsidP="00D46663">
            <w:pPr>
              <w:spacing w:line="360" w:lineRule="auto"/>
              <w:jc w:val="center"/>
              <w:rPr>
                <w:b/>
              </w:rPr>
            </w:pPr>
            <w:r>
              <w:rPr>
                <w:rFonts w:ascii="Calibri" w:hAnsi="Calibri" w:cs="Calibri"/>
                <w:b/>
                <w:color w:val="000000"/>
              </w:rPr>
              <w:t xml:space="preserve">Percent </w:t>
            </w:r>
            <w:r w:rsidR="00A50948">
              <w:rPr>
                <w:rFonts w:ascii="Calibri" w:hAnsi="Calibri" w:cs="Calibri"/>
                <w:b/>
                <w:color w:val="000000"/>
              </w:rPr>
              <w:t>s</w:t>
            </w:r>
            <w:r w:rsidR="00D46663" w:rsidRPr="00D46663">
              <w:rPr>
                <w:rFonts w:ascii="Calibri" w:hAnsi="Calibri" w:cs="Calibri"/>
                <w:b/>
                <w:color w:val="000000"/>
              </w:rPr>
              <w:t>urviv</w:t>
            </w:r>
            <w:r>
              <w:rPr>
                <w:rFonts w:ascii="Calibri" w:hAnsi="Calibri" w:cs="Calibri"/>
                <w:b/>
                <w:color w:val="000000"/>
              </w:rPr>
              <w:t>al</w:t>
            </w:r>
            <w:r w:rsidR="00D46663" w:rsidRPr="00D46663">
              <w:rPr>
                <w:rFonts w:ascii="Calibri" w:hAnsi="Calibri" w:cs="Calibri"/>
                <w:b/>
                <w:color w:val="000000"/>
              </w:rPr>
              <w:t xml:space="preserve"> to 500 DD</w:t>
            </w:r>
          </w:p>
        </w:tc>
        <w:tc>
          <w:tcPr>
            <w:tcW w:w="1154" w:type="dxa"/>
            <w:tcBorders>
              <w:top w:val="single" w:sz="4" w:space="0" w:color="auto"/>
              <w:bottom w:val="single" w:sz="4" w:space="0" w:color="auto"/>
            </w:tcBorders>
            <w:shd w:val="clear" w:color="auto" w:fill="auto"/>
            <w:vAlign w:val="center"/>
          </w:tcPr>
          <w:p w14:paraId="0FDB0D28" w14:textId="31ED77A0" w:rsidR="00D46663" w:rsidRPr="00D46663" w:rsidRDefault="00C71375"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Pr>
                <w:rFonts w:ascii="Calibri" w:hAnsi="Calibri" w:cs="Calibri"/>
                <w:b/>
                <w:color w:val="000000"/>
              </w:rPr>
              <w:t>s</w:t>
            </w:r>
            <w:r w:rsidR="00D46663" w:rsidRPr="00D46663">
              <w:rPr>
                <w:rFonts w:ascii="Calibri" w:hAnsi="Calibri" w:cs="Calibri"/>
                <w:b/>
                <w:color w:val="000000"/>
              </w:rPr>
              <w:t>ettled on shelf</w:t>
            </w:r>
            <w:r w:rsidR="004A5A79">
              <w:rPr>
                <w:rFonts w:ascii="Calibri" w:hAnsi="Calibri" w:cs="Calibri"/>
                <w:b/>
                <w:color w:val="000000"/>
              </w:rPr>
              <w:t xml:space="preserve"> (#)</w:t>
            </w:r>
          </w:p>
        </w:tc>
        <w:tc>
          <w:tcPr>
            <w:tcW w:w="1268" w:type="dxa"/>
            <w:tcBorders>
              <w:top w:val="single" w:sz="4" w:space="0" w:color="auto"/>
              <w:bottom w:val="single" w:sz="4" w:space="0" w:color="auto"/>
            </w:tcBorders>
            <w:shd w:val="clear" w:color="auto" w:fill="auto"/>
            <w:vAlign w:val="center"/>
          </w:tcPr>
          <w:p w14:paraId="61946576" w14:textId="07A51CDA" w:rsidR="00D46663" w:rsidRPr="00D46663" w:rsidRDefault="004A5A79" w:rsidP="00D46663">
            <w:pPr>
              <w:spacing w:line="360" w:lineRule="auto"/>
              <w:jc w:val="center"/>
              <w:rPr>
                <w:b/>
              </w:rPr>
            </w:pPr>
            <w:r>
              <w:rPr>
                <w:rFonts w:ascii="Calibri" w:hAnsi="Calibri" w:cs="Calibri"/>
                <w:b/>
                <w:color w:val="000000"/>
              </w:rPr>
              <w:t>Percent s</w:t>
            </w:r>
            <w:r w:rsidR="00D46663" w:rsidRPr="00D46663">
              <w:rPr>
                <w:rFonts w:ascii="Calibri" w:hAnsi="Calibri" w:cs="Calibri"/>
                <w:b/>
                <w:color w:val="000000"/>
              </w:rPr>
              <w:t>ettle</w:t>
            </w:r>
            <w:r>
              <w:rPr>
                <w:rFonts w:ascii="Calibri" w:hAnsi="Calibri" w:cs="Calibri"/>
                <w:b/>
                <w:color w:val="000000"/>
              </w:rPr>
              <w:t>ment</w:t>
            </w:r>
            <w:r w:rsidR="00D46663" w:rsidRPr="00D46663">
              <w:rPr>
                <w:rFonts w:ascii="Calibri" w:hAnsi="Calibri" w:cs="Calibri"/>
                <w:b/>
                <w:color w:val="000000"/>
              </w:rPr>
              <w:t xml:space="preserve"> on shelf</w:t>
            </w:r>
            <w:r>
              <w:rPr>
                <w:rFonts w:ascii="Calibri" w:hAnsi="Calibri" w:cs="Calibri"/>
                <w:b/>
                <w:color w:val="000000"/>
              </w:rPr>
              <w:t xml:space="preserve"> (%)</w:t>
            </w:r>
          </w:p>
        </w:tc>
      </w:tr>
      <w:tr w:rsidR="004A5A79" w14:paraId="24DF56B6" w14:textId="77777777" w:rsidTr="00D46663">
        <w:tc>
          <w:tcPr>
            <w:tcW w:w="1501" w:type="dxa"/>
            <w:tcBorders>
              <w:top w:val="single" w:sz="4" w:space="0" w:color="auto"/>
            </w:tcBorders>
            <w:vAlign w:val="center"/>
          </w:tcPr>
          <w:p w14:paraId="0843B3A3" w14:textId="1F9D741D" w:rsidR="00D46663" w:rsidRPr="007D7632" w:rsidRDefault="00106B0D" w:rsidP="00D46663">
            <w:pPr>
              <w:spacing w:line="360" w:lineRule="auto"/>
              <w:jc w:val="center"/>
            </w:pPr>
            <w:r>
              <w:t>Northern s</w:t>
            </w:r>
            <w:r w:rsidR="00D46663" w:rsidRPr="007D7632">
              <w:t xml:space="preserve">pring </w:t>
            </w:r>
          </w:p>
        </w:tc>
        <w:tc>
          <w:tcPr>
            <w:tcW w:w="1197" w:type="dxa"/>
            <w:tcBorders>
              <w:top w:val="single" w:sz="4" w:space="0" w:color="auto"/>
            </w:tcBorders>
            <w:shd w:val="clear" w:color="auto" w:fill="auto"/>
            <w:vAlign w:val="center"/>
          </w:tcPr>
          <w:p w14:paraId="284F3807" w14:textId="3BFB9F90" w:rsidR="00D46663" w:rsidRDefault="00D46663" w:rsidP="00D46663">
            <w:pPr>
              <w:spacing w:line="360" w:lineRule="auto"/>
              <w:jc w:val="center"/>
              <w:rPr>
                <w:b/>
              </w:rPr>
            </w:pPr>
            <w:r>
              <w:rPr>
                <w:rFonts w:ascii="Calibri" w:hAnsi="Calibri" w:cs="Calibri"/>
                <w:color w:val="000000"/>
              </w:rPr>
              <w:t>3,366,000</w:t>
            </w:r>
          </w:p>
        </w:tc>
        <w:tc>
          <w:tcPr>
            <w:tcW w:w="1330" w:type="dxa"/>
            <w:tcBorders>
              <w:top w:val="single" w:sz="4" w:space="0" w:color="auto"/>
            </w:tcBorders>
            <w:vAlign w:val="center"/>
          </w:tcPr>
          <w:p w14:paraId="53561D72" w14:textId="0D6EF1A7"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tcBorders>
              <w:top w:val="single" w:sz="4" w:space="0" w:color="auto"/>
            </w:tcBorders>
            <w:shd w:val="clear" w:color="auto" w:fill="auto"/>
            <w:vAlign w:val="center"/>
          </w:tcPr>
          <w:p w14:paraId="022526C9" w14:textId="5E67E8AD" w:rsidR="00D46663" w:rsidRDefault="00D46663" w:rsidP="00D46663">
            <w:pPr>
              <w:spacing w:line="360" w:lineRule="auto"/>
              <w:jc w:val="center"/>
              <w:rPr>
                <w:b/>
              </w:rPr>
            </w:pPr>
            <w:r>
              <w:rPr>
                <w:rFonts w:ascii="Calibri" w:hAnsi="Calibri" w:cs="Calibri"/>
                <w:color w:val="000000"/>
              </w:rPr>
              <w:t>1,876,658</w:t>
            </w:r>
          </w:p>
        </w:tc>
        <w:tc>
          <w:tcPr>
            <w:tcW w:w="1387" w:type="dxa"/>
            <w:tcBorders>
              <w:top w:val="single" w:sz="4" w:space="0" w:color="auto"/>
            </w:tcBorders>
            <w:shd w:val="clear" w:color="auto" w:fill="auto"/>
            <w:vAlign w:val="center"/>
          </w:tcPr>
          <w:p w14:paraId="664D9002" w14:textId="458CF88D" w:rsidR="00D46663" w:rsidRDefault="00264CC3" w:rsidP="00D46663">
            <w:pPr>
              <w:spacing w:line="360" w:lineRule="auto"/>
              <w:jc w:val="center"/>
              <w:rPr>
                <w:b/>
              </w:rPr>
            </w:pPr>
            <w:r>
              <w:rPr>
                <w:rFonts w:ascii="Calibri" w:hAnsi="Calibri" w:cs="Calibri"/>
                <w:color w:val="000000"/>
              </w:rPr>
              <w:t>1.68</w:t>
            </w:r>
            <w:r w:rsidR="005E7A45">
              <w:rPr>
                <w:rFonts w:ascii="Calibri" w:hAnsi="Calibri" w:cs="Calibri"/>
                <w:color w:val="000000"/>
              </w:rPr>
              <w:t>4</w:t>
            </w:r>
          </w:p>
        </w:tc>
        <w:tc>
          <w:tcPr>
            <w:tcW w:w="1154" w:type="dxa"/>
            <w:tcBorders>
              <w:top w:val="single" w:sz="4" w:space="0" w:color="auto"/>
            </w:tcBorders>
            <w:shd w:val="clear" w:color="auto" w:fill="auto"/>
            <w:vAlign w:val="center"/>
          </w:tcPr>
          <w:p w14:paraId="489A9643" w14:textId="7134D98D" w:rsidR="00D46663" w:rsidRDefault="00D46663" w:rsidP="00D46663">
            <w:pPr>
              <w:spacing w:line="360" w:lineRule="auto"/>
              <w:jc w:val="center"/>
              <w:rPr>
                <w:b/>
              </w:rPr>
            </w:pPr>
            <w:r>
              <w:rPr>
                <w:rFonts w:ascii="Calibri" w:hAnsi="Calibri" w:cs="Calibri"/>
                <w:color w:val="000000"/>
              </w:rPr>
              <w:t>839</w:t>
            </w:r>
            <w:r w:rsidR="004A5A79">
              <w:rPr>
                <w:rFonts w:ascii="Calibri" w:hAnsi="Calibri" w:cs="Calibri"/>
                <w:color w:val="000000"/>
              </w:rPr>
              <w:t>,</w:t>
            </w:r>
            <w:r>
              <w:rPr>
                <w:rFonts w:ascii="Calibri" w:hAnsi="Calibri" w:cs="Calibri"/>
                <w:color w:val="000000"/>
              </w:rPr>
              <w:t>376</w:t>
            </w:r>
          </w:p>
        </w:tc>
        <w:tc>
          <w:tcPr>
            <w:tcW w:w="1268" w:type="dxa"/>
            <w:tcBorders>
              <w:top w:val="single" w:sz="4" w:space="0" w:color="auto"/>
            </w:tcBorders>
            <w:shd w:val="clear" w:color="auto" w:fill="auto"/>
            <w:vAlign w:val="center"/>
          </w:tcPr>
          <w:p w14:paraId="6D836AA5" w14:textId="19B3F48D" w:rsidR="00D46663" w:rsidRDefault="00264CC3" w:rsidP="00D46663">
            <w:pPr>
              <w:spacing w:line="360" w:lineRule="auto"/>
              <w:jc w:val="center"/>
              <w:rPr>
                <w:b/>
              </w:rPr>
            </w:pPr>
            <w:r>
              <w:rPr>
                <w:rFonts w:ascii="Calibri" w:hAnsi="Calibri" w:cs="Calibri"/>
                <w:color w:val="000000"/>
              </w:rPr>
              <w:t>0.75</w:t>
            </w:r>
            <w:r w:rsidR="005E7A45">
              <w:rPr>
                <w:rFonts w:ascii="Calibri" w:hAnsi="Calibri" w:cs="Calibri"/>
                <w:color w:val="000000"/>
              </w:rPr>
              <w:t>3</w:t>
            </w:r>
          </w:p>
        </w:tc>
      </w:tr>
      <w:tr w:rsidR="004A5A79" w14:paraId="110F6933" w14:textId="77777777" w:rsidTr="00D46663">
        <w:tc>
          <w:tcPr>
            <w:tcW w:w="1501" w:type="dxa"/>
            <w:vAlign w:val="center"/>
          </w:tcPr>
          <w:p w14:paraId="270E5D49" w14:textId="475F3160" w:rsidR="00D46663" w:rsidRPr="007D7632" w:rsidRDefault="00106B0D" w:rsidP="00D46663">
            <w:pPr>
              <w:spacing w:line="360" w:lineRule="auto"/>
              <w:jc w:val="center"/>
            </w:pPr>
            <w:r>
              <w:t>Mid-latitude s</w:t>
            </w:r>
            <w:r w:rsidR="00D46663" w:rsidRPr="007D7632">
              <w:t>pring</w:t>
            </w:r>
          </w:p>
        </w:tc>
        <w:tc>
          <w:tcPr>
            <w:tcW w:w="1197" w:type="dxa"/>
            <w:shd w:val="clear" w:color="auto" w:fill="auto"/>
            <w:vAlign w:val="center"/>
          </w:tcPr>
          <w:p w14:paraId="6D1D72D6" w14:textId="378845B2" w:rsidR="00D46663" w:rsidRDefault="00D46663" w:rsidP="00D46663">
            <w:pPr>
              <w:spacing w:line="360" w:lineRule="auto"/>
              <w:jc w:val="center"/>
              <w:rPr>
                <w:b/>
              </w:rPr>
            </w:pPr>
            <w:r>
              <w:rPr>
                <w:rFonts w:ascii="Calibri" w:hAnsi="Calibri" w:cs="Calibri"/>
                <w:color w:val="000000"/>
              </w:rPr>
              <w:t>3,366,000</w:t>
            </w:r>
          </w:p>
        </w:tc>
        <w:tc>
          <w:tcPr>
            <w:tcW w:w="1330" w:type="dxa"/>
            <w:vAlign w:val="center"/>
          </w:tcPr>
          <w:p w14:paraId="0EBD8186" w14:textId="4724C355"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shd w:val="clear" w:color="auto" w:fill="auto"/>
            <w:vAlign w:val="center"/>
          </w:tcPr>
          <w:p w14:paraId="1DCB7A39" w14:textId="29B48E22" w:rsidR="00D46663" w:rsidRDefault="00D46663" w:rsidP="00D46663">
            <w:pPr>
              <w:spacing w:line="360" w:lineRule="auto"/>
              <w:jc w:val="center"/>
              <w:rPr>
                <w:b/>
              </w:rPr>
            </w:pPr>
            <w:r>
              <w:rPr>
                <w:rFonts w:ascii="Calibri" w:hAnsi="Calibri" w:cs="Calibri"/>
                <w:color w:val="000000"/>
              </w:rPr>
              <w:t>1,538,584</w:t>
            </w:r>
          </w:p>
        </w:tc>
        <w:tc>
          <w:tcPr>
            <w:tcW w:w="1387" w:type="dxa"/>
            <w:shd w:val="clear" w:color="auto" w:fill="auto"/>
            <w:vAlign w:val="center"/>
          </w:tcPr>
          <w:p w14:paraId="221CA790" w14:textId="4C282023" w:rsidR="00D46663" w:rsidRDefault="00264CC3" w:rsidP="00D46663">
            <w:pPr>
              <w:spacing w:line="360" w:lineRule="auto"/>
              <w:jc w:val="center"/>
              <w:rPr>
                <w:b/>
              </w:rPr>
            </w:pPr>
            <w:r>
              <w:rPr>
                <w:rFonts w:ascii="Calibri" w:hAnsi="Calibri" w:cs="Calibri"/>
                <w:color w:val="000000"/>
              </w:rPr>
              <w:t>1.38</w:t>
            </w:r>
            <w:r w:rsidR="005E7A45">
              <w:rPr>
                <w:rFonts w:ascii="Calibri" w:hAnsi="Calibri" w:cs="Calibri"/>
                <w:color w:val="000000"/>
              </w:rPr>
              <w:t>0</w:t>
            </w:r>
          </w:p>
        </w:tc>
        <w:tc>
          <w:tcPr>
            <w:tcW w:w="1154" w:type="dxa"/>
            <w:shd w:val="clear" w:color="auto" w:fill="auto"/>
            <w:vAlign w:val="center"/>
          </w:tcPr>
          <w:p w14:paraId="40550466" w14:textId="138AE2F2" w:rsidR="00D46663" w:rsidRDefault="00D46663" w:rsidP="00D46663">
            <w:pPr>
              <w:spacing w:line="360" w:lineRule="auto"/>
              <w:jc w:val="center"/>
              <w:rPr>
                <w:b/>
              </w:rPr>
            </w:pPr>
            <w:r>
              <w:rPr>
                <w:rFonts w:ascii="Calibri" w:hAnsi="Calibri" w:cs="Calibri"/>
                <w:color w:val="000000"/>
              </w:rPr>
              <w:t>253</w:t>
            </w:r>
            <w:r w:rsidR="004A5A79">
              <w:rPr>
                <w:rFonts w:ascii="Calibri" w:hAnsi="Calibri" w:cs="Calibri"/>
                <w:color w:val="000000"/>
              </w:rPr>
              <w:t>,</w:t>
            </w:r>
            <w:r>
              <w:rPr>
                <w:rFonts w:ascii="Calibri" w:hAnsi="Calibri" w:cs="Calibri"/>
                <w:color w:val="000000"/>
              </w:rPr>
              <w:t>234</w:t>
            </w:r>
          </w:p>
        </w:tc>
        <w:tc>
          <w:tcPr>
            <w:tcW w:w="1268" w:type="dxa"/>
            <w:shd w:val="clear" w:color="auto" w:fill="auto"/>
            <w:vAlign w:val="center"/>
          </w:tcPr>
          <w:p w14:paraId="189682AA" w14:textId="3BC0ACB9" w:rsidR="00D46663" w:rsidRDefault="00264CC3" w:rsidP="00D46663">
            <w:pPr>
              <w:spacing w:line="360" w:lineRule="auto"/>
              <w:jc w:val="center"/>
              <w:rPr>
                <w:b/>
              </w:rPr>
            </w:pPr>
            <w:r>
              <w:rPr>
                <w:rFonts w:ascii="Calibri" w:hAnsi="Calibri" w:cs="Calibri"/>
                <w:color w:val="000000"/>
              </w:rPr>
              <w:t>0.2</w:t>
            </w:r>
            <w:r w:rsidR="005E7A45">
              <w:rPr>
                <w:rFonts w:ascii="Calibri" w:hAnsi="Calibri" w:cs="Calibri"/>
                <w:color w:val="000000"/>
              </w:rPr>
              <w:t>27</w:t>
            </w:r>
          </w:p>
        </w:tc>
      </w:tr>
      <w:tr w:rsidR="004A5A79" w14:paraId="32FF8209" w14:textId="77777777" w:rsidTr="00D46663">
        <w:tc>
          <w:tcPr>
            <w:tcW w:w="1501" w:type="dxa"/>
            <w:vAlign w:val="center"/>
          </w:tcPr>
          <w:p w14:paraId="17437F54" w14:textId="7807989C" w:rsidR="00D46663" w:rsidRPr="007D7632" w:rsidRDefault="00106B0D" w:rsidP="00D46663">
            <w:pPr>
              <w:spacing w:line="360" w:lineRule="auto"/>
              <w:jc w:val="center"/>
            </w:pPr>
            <w:r>
              <w:t>Mid-latitude su</w:t>
            </w:r>
            <w:r w:rsidR="00D46663" w:rsidRPr="007D7632">
              <w:t>mmer</w:t>
            </w:r>
          </w:p>
        </w:tc>
        <w:tc>
          <w:tcPr>
            <w:tcW w:w="1197" w:type="dxa"/>
            <w:shd w:val="clear" w:color="auto" w:fill="auto"/>
            <w:vAlign w:val="center"/>
          </w:tcPr>
          <w:p w14:paraId="13787D07" w14:textId="08CAB614" w:rsidR="00D46663" w:rsidRDefault="00D46663" w:rsidP="00D46663">
            <w:pPr>
              <w:spacing w:line="360" w:lineRule="auto"/>
              <w:jc w:val="center"/>
              <w:rPr>
                <w:b/>
              </w:rPr>
            </w:pPr>
            <w:r>
              <w:rPr>
                <w:rFonts w:ascii="Calibri" w:hAnsi="Calibri" w:cs="Calibri"/>
                <w:color w:val="000000"/>
              </w:rPr>
              <w:t>1,298,000</w:t>
            </w:r>
          </w:p>
        </w:tc>
        <w:tc>
          <w:tcPr>
            <w:tcW w:w="1330" w:type="dxa"/>
            <w:vAlign w:val="center"/>
          </w:tcPr>
          <w:p w14:paraId="1144D815" w14:textId="13E4B877" w:rsidR="00D46663" w:rsidRDefault="00D46663" w:rsidP="00D46663">
            <w:pPr>
              <w:spacing w:line="360" w:lineRule="auto"/>
              <w:jc w:val="center"/>
              <w:rPr>
                <w:rFonts w:ascii="Calibri" w:hAnsi="Calibri" w:cs="Calibri"/>
                <w:color w:val="000000"/>
              </w:rPr>
            </w:pPr>
            <w:r>
              <w:rPr>
                <w:rFonts w:ascii="Calibri" w:hAnsi="Calibri" w:cs="Calibri"/>
                <w:color w:val="000000"/>
              </w:rPr>
              <w:t>42,983,844</w:t>
            </w:r>
          </w:p>
        </w:tc>
        <w:tc>
          <w:tcPr>
            <w:tcW w:w="1189" w:type="dxa"/>
            <w:shd w:val="clear" w:color="auto" w:fill="auto"/>
            <w:vAlign w:val="center"/>
          </w:tcPr>
          <w:p w14:paraId="10614246" w14:textId="171EBCFC" w:rsidR="00D46663" w:rsidRDefault="00D46663" w:rsidP="00D46663">
            <w:pPr>
              <w:spacing w:line="360" w:lineRule="auto"/>
              <w:jc w:val="center"/>
              <w:rPr>
                <w:b/>
              </w:rPr>
            </w:pPr>
            <w:r>
              <w:rPr>
                <w:rFonts w:ascii="Calibri" w:hAnsi="Calibri" w:cs="Calibri"/>
                <w:color w:val="000000"/>
              </w:rPr>
              <w:t>1,172,266</w:t>
            </w:r>
          </w:p>
        </w:tc>
        <w:tc>
          <w:tcPr>
            <w:tcW w:w="1387" w:type="dxa"/>
            <w:shd w:val="clear" w:color="auto" w:fill="auto"/>
            <w:vAlign w:val="center"/>
          </w:tcPr>
          <w:p w14:paraId="7E382AE7" w14:textId="606B9159" w:rsidR="00D46663" w:rsidRDefault="00264CC3" w:rsidP="00D46663">
            <w:pPr>
              <w:spacing w:line="360" w:lineRule="auto"/>
              <w:jc w:val="center"/>
              <w:rPr>
                <w:b/>
              </w:rPr>
            </w:pPr>
            <w:r>
              <w:rPr>
                <w:rFonts w:ascii="Calibri" w:hAnsi="Calibri" w:cs="Calibri"/>
                <w:color w:val="000000"/>
              </w:rPr>
              <w:t>2.7</w:t>
            </w:r>
            <w:r w:rsidR="005E7A45">
              <w:rPr>
                <w:rFonts w:ascii="Calibri" w:hAnsi="Calibri" w:cs="Calibri"/>
                <w:color w:val="000000"/>
              </w:rPr>
              <w:t>27</w:t>
            </w:r>
          </w:p>
        </w:tc>
        <w:tc>
          <w:tcPr>
            <w:tcW w:w="1154" w:type="dxa"/>
            <w:shd w:val="clear" w:color="auto" w:fill="auto"/>
            <w:vAlign w:val="center"/>
          </w:tcPr>
          <w:p w14:paraId="4BD2D7F4" w14:textId="523126F8" w:rsidR="00D46663" w:rsidRDefault="00D46663" w:rsidP="00D46663">
            <w:pPr>
              <w:spacing w:line="360" w:lineRule="auto"/>
              <w:jc w:val="center"/>
              <w:rPr>
                <w:b/>
              </w:rPr>
            </w:pPr>
            <w:r>
              <w:rPr>
                <w:rFonts w:ascii="Calibri" w:hAnsi="Calibri" w:cs="Calibri"/>
                <w:color w:val="000000"/>
              </w:rPr>
              <w:t>412</w:t>
            </w:r>
            <w:r w:rsidR="004A5A79">
              <w:rPr>
                <w:rFonts w:ascii="Calibri" w:hAnsi="Calibri" w:cs="Calibri"/>
                <w:color w:val="000000"/>
              </w:rPr>
              <w:t>,</w:t>
            </w:r>
            <w:r>
              <w:rPr>
                <w:rFonts w:ascii="Calibri" w:hAnsi="Calibri" w:cs="Calibri"/>
                <w:color w:val="000000"/>
              </w:rPr>
              <w:t>769</w:t>
            </w:r>
          </w:p>
        </w:tc>
        <w:tc>
          <w:tcPr>
            <w:tcW w:w="1268" w:type="dxa"/>
            <w:shd w:val="clear" w:color="auto" w:fill="auto"/>
            <w:vAlign w:val="center"/>
          </w:tcPr>
          <w:p w14:paraId="72B3852D" w14:textId="4B3D91BC" w:rsidR="00D46663" w:rsidRDefault="00264CC3" w:rsidP="00D46663">
            <w:pPr>
              <w:spacing w:line="360" w:lineRule="auto"/>
              <w:jc w:val="center"/>
              <w:rPr>
                <w:b/>
              </w:rPr>
            </w:pPr>
            <w:r>
              <w:rPr>
                <w:rFonts w:ascii="Calibri" w:hAnsi="Calibri" w:cs="Calibri"/>
                <w:color w:val="000000"/>
              </w:rPr>
              <w:t>0.9</w:t>
            </w:r>
            <w:r w:rsidR="005E7A45">
              <w:rPr>
                <w:rFonts w:ascii="Calibri" w:hAnsi="Calibri" w:cs="Calibri"/>
                <w:color w:val="000000"/>
              </w:rPr>
              <w:t>60</w:t>
            </w:r>
          </w:p>
        </w:tc>
      </w:tr>
    </w:tbl>
    <w:p w14:paraId="0A0983BF" w14:textId="77777777" w:rsidR="007D7632" w:rsidRDefault="007D7632" w:rsidP="00E4010E">
      <w:pPr>
        <w:spacing w:line="360" w:lineRule="auto"/>
        <w:rPr>
          <w:b/>
        </w:rPr>
      </w:pPr>
    </w:p>
    <w:p w14:paraId="721856CC" w14:textId="6062B142" w:rsidR="00713DBA" w:rsidRDefault="00713DBA">
      <w:pPr>
        <w:rPr>
          <w:b/>
        </w:rPr>
      </w:pPr>
    </w:p>
    <w:p w14:paraId="1C5811D1" w14:textId="77777777" w:rsidR="00A91578" w:rsidRDefault="00A91578">
      <w:pPr>
        <w:rPr>
          <w:b/>
        </w:rPr>
      </w:pPr>
      <w:r>
        <w:rPr>
          <w:b/>
        </w:rPr>
        <w:br w:type="page"/>
      </w:r>
    </w:p>
    <w:p w14:paraId="27008BA6" w14:textId="613B8F61" w:rsidR="00AC48AE" w:rsidRPr="00C015A5" w:rsidRDefault="00AC48AE" w:rsidP="00E4010E">
      <w:pPr>
        <w:spacing w:line="360" w:lineRule="auto"/>
        <w:rPr>
          <w:color w:val="FF0000"/>
        </w:rPr>
      </w:pPr>
      <w:r>
        <w:rPr>
          <w:b/>
        </w:rPr>
        <w:lastRenderedPageBreak/>
        <w:t xml:space="preserve">Table </w:t>
      </w:r>
      <w:r w:rsidR="00FF2595">
        <w:rPr>
          <w:b/>
        </w:rPr>
        <w:t>3</w:t>
      </w:r>
      <w:r>
        <w:rPr>
          <w:b/>
        </w:rPr>
        <w:t xml:space="preserve"> </w:t>
      </w:r>
      <w:r>
        <w:t>Percentage of particles settling</w:t>
      </w:r>
      <w:r w:rsidR="008C37F1">
        <w:t xml:space="preserve"> on the continental shelf</w:t>
      </w:r>
      <w:r>
        <w:t xml:space="preserve"> in each degree of </w:t>
      </w:r>
      <w:r w:rsidR="00AF08FD">
        <w:t>l</w:t>
      </w:r>
      <w:r>
        <w:t xml:space="preserve">atitude from </w:t>
      </w:r>
      <w:r w:rsidR="00CF4657">
        <w:t>three</w:t>
      </w:r>
      <w:r>
        <w:t xml:space="preserve"> spawning events</w:t>
      </w:r>
      <w:r w:rsidR="00393734">
        <w:t>. Spring spawning events include August – December and</w:t>
      </w:r>
      <w:r w:rsidR="003967DE">
        <w:t xml:space="preserve"> the</w:t>
      </w:r>
      <w:r w:rsidR="00393734">
        <w:t xml:space="preserve"> </w:t>
      </w:r>
      <w:r w:rsidR="003967DE">
        <w:t>s</w:t>
      </w:r>
      <w:r w:rsidR="00393734">
        <w:t xml:space="preserve">ummer </w:t>
      </w:r>
      <w:r w:rsidR="003967DE">
        <w:t>s</w:t>
      </w:r>
      <w:r w:rsidR="00393734">
        <w:t>pawning period includes February and March.</w:t>
      </w:r>
      <w:r w:rsidR="00AF08FD">
        <w:t xml:space="preserve"> </w:t>
      </w:r>
      <w:r w:rsidR="003967DE">
        <w:t>Spawning locations are shown in Figure 1</w:t>
      </w:r>
      <w:r w:rsidR="00AF08FD">
        <w:t>.</w:t>
      </w:r>
      <w:r w:rsidR="00C015A5">
        <w:t xml:space="preserve"> </w:t>
      </w:r>
      <w:r w:rsidR="00AF08FD">
        <w:t>The percentages were calculated on the effective number of released larvae (Table 2) to be more accurate.</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2223"/>
        <w:gridCol w:w="2551"/>
        <w:gridCol w:w="2552"/>
      </w:tblGrid>
      <w:tr w:rsidR="00C6686A" w:rsidRPr="00C6686A" w14:paraId="46CFF16E" w14:textId="77777777" w:rsidTr="003967DE">
        <w:trPr>
          <w:trHeight w:val="300"/>
        </w:trPr>
        <w:tc>
          <w:tcPr>
            <w:tcW w:w="2597" w:type="dxa"/>
            <w:tcBorders>
              <w:top w:val="single" w:sz="4" w:space="0" w:color="auto"/>
              <w:bottom w:val="single" w:sz="4" w:space="0" w:color="auto"/>
            </w:tcBorders>
            <w:noWrap/>
            <w:hideMark/>
          </w:tcPr>
          <w:p w14:paraId="70920DDE" w14:textId="13185ADE"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 xml:space="preserve">Settlement </w:t>
            </w:r>
            <w:r w:rsidR="003967DE">
              <w:rPr>
                <w:rFonts w:ascii="Calibri" w:eastAsia="Times New Roman" w:hAnsi="Calibri" w:cs="Times New Roman"/>
                <w:b/>
                <w:color w:val="000000"/>
                <w:lang w:eastAsia="en-AU"/>
              </w:rPr>
              <w:t>l</w:t>
            </w:r>
            <w:r w:rsidRPr="00D46663">
              <w:rPr>
                <w:rFonts w:ascii="Calibri" w:eastAsia="Times New Roman" w:hAnsi="Calibri" w:cs="Times New Roman"/>
                <w:b/>
                <w:color w:val="000000"/>
                <w:lang w:eastAsia="en-AU"/>
              </w:rPr>
              <w:t>atitude (°S)</w:t>
            </w:r>
          </w:p>
        </w:tc>
        <w:tc>
          <w:tcPr>
            <w:tcW w:w="2223" w:type="dxa"/>
            <w:tcBorders>
              <w:top w:val="single" w:sz="4" w:space="0" w:color="auto"/>
              <w:bottom w:val="single" w:sz="4" w:space="0" w:color="auto"/>
            </w:tcBorders>
            <w:noWrap/>
            <w:hideMark/>
          </w:tcPr>
          <w:p w14:paraId="2E2AF23D" w14:textId="38C51FE6"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Northern s</w:t>
            </w:r>
            <w:r w:rsidR="00C6686A" w:rsidRPr="00D46663">
              <w:rPr>
                <w:rFonts w:ascii="Calibri" w:eastAsia="Times New Roman" w:hAnsi="Calibri" w:cs="Times New Roman"/>
                <w:b/>
                <w:color w:val="000000"/>
                <w:lang w:eastAsia="en-AU"/>
              </w:rPr>
              <w:t>pring</w:t>
            </w:r>
            <w:r w:rsidR="00D46663">
              <w:rPr>
                <w:rFonts w:ascii="Calibri" w:eastAsia="Times New Roman" w:hAnsi="Calibri" w:cs="Times New Roman"/>
                <w:b/>
                <w:color w:val="000000"/>
                <w:lang w:eastAsia="en-AU"/>
              </w:rPr>
              <w:t xml:space="preserve"> (%)</w:t>
            </w:r>
          </w:p>
        </w:tc>
        <w:tc>
          <w:tcPr>
            <w:tcW w:w="2551" w:type="dxa"/>
            <w:tcBorders>
              <w:top w:val="single" w:sz="4" w:space="0" w:color="auto"/>
              <w:bottom w:val="single" w:sz="4" w:space="0" w:color="auto"/>
            </w:tcBorders>
            <w:noWrap/>
            <w:hideMark/>
          </w:tcPr>
          <w:p w14:paraId="409BD9EA" w14:textId="15B564C9"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Mid-latitude s</w:t>
            </w:r>
            <w:r w:rsidR="00C6686A" w:rsidRPr="00D46663">
              <w:rPr>
                <w:rFonts w:ascii="Calibri" w:eastAsia="Times New Roman" w:hAnsi="Calibri" w:cs="Times New Roman"/>
                <w:b/>
                <w:color w:val="000000"/>
                <w:lang w:eastAsia="en-AU"/>
              </w:rPr>
              <w:t xml:space="preserve">pring </w:t>
            </w:r>
            <w:r w:rsidR="00D46663">
              <w:rPr>
                <w:rFonts w:ascii="Calibri" w:eastAsia="Times New Roman" w:hAnsi="Calibri" w:cs="Times New Roman"/>
                <w:b/>
                <w:color w:val="000000"/>
                <w:lang w:eastAsia="en-AU"/>
              </w:rPr>
              <w:t>(%)</w:t>
            </w:r>
          </w:p>
        </w:tc>
        <w:tc>
          <w:tcPr>
            <w:tcW w:w="2552" w:type="dxa"/>
            <w:tcBorders>
              <w:top w:val="single" w:sz="4" w:space="0" w:color="auto"/>
              <w:bottom w:val="single" w:sz="4" w:space="0" w:color="auto"/>
            </w:tcBorders>
            <w:noWrap/>
            <w:hideMark/>
          </w:tcPr>
          <w:p w14:paraId="3603B1FC" w14:textId="1BD5A880"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Mid-latitude s</w:t>
            </w:r>
            <w:r w:rsidR="00C6686A" w:rsidRPr="00D46663">
              <w:rPr>
                <w:rFonts w:ascii="Calibri" w:eastAsia="Times New Roman" w:hAnsi="Calibri" w:cs="Times New Roman"/>
                <w:b/>
                <w:color w:val="000000"/>
                <w:lang w:eastAsia="en-AU"/>
              </w:rPr>
              <w:t>ummer</w:t>
            </w:r>
            <w:r w:rsidR="00D46663">
              <w:rPr>
                <w:rFonts w:ascii="Calibri" w:eastAsia="Times New Roman" w:hAnsi="Calibri" w:cs="Times New Roman"/>
                <w:b/>
                <w:color w:val="000000"/>
                <w:lang w:eastAsia="en-AU"/>
              </w:rPr>
              <w:t xml:space="preserve"> (%)</w:t>
            </w:r>
          </w:p>
        </w:tc>
      </w:tr>
      <w:tr w:rsidR="005E7A45" w:rsidRPr="00C6686A" w14:paraId="23CF37DD" w14:textId="77777777" w:rsidTr="003967DE">
        <w:trPr>
          <w:trHeight w:val="300"/>
        </w:trPr>
        <w:tc>
          <w:tcPr>
            <w:tcW w:w="2597" w:type="dxa"/>
            <w:tcBorders>
              <w:top w:val="single" w:sz="4" w:space="0" w:color="auto"/>
            </w:tcBorders>
            <w:noWrap/>
            <w:hideMark/>
          </w:tcPr>
          <w:p w14:paraId="326DDD7B" w14:textId="24A37E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5 – </w:t>
            </w:r>
            <w:r w:rsidRPr="00C6686A">
              <w:rPr>
                <w:rFonts w:ascii="Calibri" w:eastAsia="Times New Roman" w:hAnsi="Calibri" w:cs="Times New Roman"/>
                <w:color w:val="000000"/>
                <w:lang w:eastAsia="en-AU"/>
              </w:rPr>
              <w:t>26</w:t>
            </w:r>
          </w:p>
        </w:tc>
        <w:tc>
          <w:tcPr>
            <w:tcW w:w="2223" w:type="dxa"/>
            <w:tcBorders>
              <w:top w:val="nil"/>
              <w:left w:val="nil"/>
              <w:bottom w:val="nil"/>
              <w:right w:val="nil"/>
            </w:tcBorders>
            <w:shd w:val="clear" w:color="auto" w:fill="auto"/>
            <w:noWrap/>
            <w:vAlign w:val="bottom"/>
          </w:tcPr>
          <w:p w14:paraId="3BD68D54" w14:textId="67C43B1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3</w:t>
            </w:r>
          </w:p>
        </w:tc>
        <w:tc>
          <w:tcPr>
            <w:tcW w:w="2551" w:type="dxa"/>
            <w:tcBorders>
              <w:top w:val="nil"/>
              <w:left w:val="nil"/>
              <w:bottom w:val="nil"/>
              <w:right w:val="nil"/>
            </w:tcBorders>
            <w:shd w:val="clear" w:color="auto" w:fill="auto"/>
            <w:noWrap/>
            <w:vAlign w:val="bottom"/>
          </w:tcPr>
          <w:p w14:paraId="30F89A98" w14:textId="14E0FD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4C4F9335" w14:textId="719678C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180BF4E5" w14:textId="77777777" w:rsidTr="003967DE">
        <w:trPr>
          <w:trHeight w:val="300"/>
        </w:trPr>
        <w:tc>
          <w:tcPr>
            <w:tcW w:w="2597" w:type="dxa"/>
            <w:noWrap/>
            <w:hideMark/>
          </w:tcPr>
          <w:p w14:paraId="5F9EEA6E" w14:textId="1976E4F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6 – </w:t>
            </w:r>
            <w:r w:rsidRPr="00C6686A">
              <w:rPr>
                <w:rFonts w:ascii="Calibri" w:eastAsia="Times New Roman" w:hAnsi="Calibri" w:cs="Times New Roman"/>
                <w:color w:val="000000"/>
                <w:lang w:eastAsia="en-AU"/>
              </w:rPr>
              <w:t>27</w:t>
            </w:r>
          </w:p>
        </w:tc>
        <w:tc>
          <w:tcPr>
            <w:tcW w:w="2223" w:type="dxa"/>
            <w:tcBorders>
              <w:top w:val="nil"/>
              <w:left w:val="nil"/>
              <w:bottom w:val="nil"/>
              <w:right w:val="nil"/>
            </w:tcBorders>
            <w:shd w:val="clear" w:color="auto" w:fill="auto"/>
            <w:noWrap/>
            <w:vAlign w:val="bottom"/>
          </w:tcPr>
          <w:p w14:paraId="6E94734C" w14:textId="11EC9BC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1</w:t>
            </w:r>
          </w:p>
        </w:tc>
        <w:tc>
          <w:tcPr>
            <w:tcW w:w="2551" w:type="dxa"/>
            <w:tcBorders>
              <w:top w:val="nil"/>
              <w:left w:val="nil"/>
              <w:bottom w:val="nil"/>
              <w:right w:val="nil"/>
            </w:tcBorders>
            <w:shd w:val="clear" w:color="auto" w:fill="auto"/>
            <w:noWrap/>
            <w:vAlign w:val="bottom"/>
          </w:tcPr>
          <w:p w14:paraId="501815AE" w14:textId="5B29051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4704A3C7" w14:textId="4EEECEC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64F2244E" w14:textId="77777777" w:rsidTr="003967DE">
        <w:trPr>
          <w:trHeight w:val="300"/>
        </w:trPr>
        <w:tc>
          <w:tcPr>
            <w:tcW w:w="2597" w:type="dxa"/>
            <w:noWrap/>
            <w:hideMark/>
          </w:tcPr>
          <w:p w14:paraId="1DBEA260" w14:textId="79A73B7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7 – </w:t>
            </w:r>
            <w:r w:rsidRPr="00C6686A">
              <w:rPr>
                <w:rFonts w:ascii="Calibri" w:eastAsia="Times New Roman" w:hAnsi="Calibri" w:cs="Times New Roman"/>
                <w:color w:val="000000"/>
                <w:lang w:eastAsia="en-AU"/>
              </w:rPr>
              <w:t>28</w:t>
            </w:r>
          </w:p>
        </w:tc>
        <w:tc>
          <w:tcPr>
            <w:tcW w:w="2223" w:type="dxa"/>
            <w:tcBorders>
              <w:top w:val="nil"/>
              <w:left w:val="nil"/>
              <w:bottom w:val="nil"/>
              <w:right w:val="nil"/>
            </w:tcBorders>
            <w:shd w:val="clear" w:color="auto" w:fill="auto"/>
            <w:noWrap/>
            <w:vAlign w:val="bottom"/>
          </w:tcPr>
          <w:p w14:paraId="356804A8" w14:textId="5B00711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45</w:t>
            </w:r>
          </w:p>
        </w:tc>
        <w:tc>
          <w:tcPr>
            <w:tcW w:w="2551" w:type="dxa"/>
            <w:tcBorders>
              <w:top w:val="nil"/>
              <w:left w:val="nil"/>
              <w:bottom w:val="nil"/>
              <w:right w:val="nil"/>
            </w:tcBorders>
            <w:shd w:val="clear" w:color="auto" w:fill="auto"/>
            <w:noWrap/>
            <w:vAlign w:val="bottom"/>
          </w:tcPr>
          <w:p w14:paraId="72877B51" w14:textId="758E50F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5292CDE8" w14:textId="0198AB0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r>
      <w:tr w:rsidR="005E7A45" w:rsidRPr="00C6686A" w14:paraId="76D6203C" w14:textId="77777777" w:rsidTr="003967DE">
        <w:trPr>
          <w:trHeight w:val="300"/>
        </w:trPr>
        <w:tc>
          <w:tcPr>
            <w:tcW w:w="2597" w:type="dxa"/>
            <w:noWrap/>
            <w:hideMark/>
          </w:tcPr>
          <w:p w14:paraId="3867BB2C" w14:textId="1FA2654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8 – </w:t>
            </w:r>
            <w:r w:rsidRPr="00C6686A">
              <w:rPr>
                <w:rFonts w:ascii="Calibri" w:eastAsia="Times New Roman" w:hAnsi="Calibri" w:cs="Times New Roman"/>
                <w:color w:val="000000"/>
                <w:lang w:eastAsia="en-AU"/>
              </w:rPr>
              <w:t>29</w:t>
            </w:r>
          </w:p>
        </w:tc>
        <w:tc>
          <w:tcPr>
            <w:tcW w:w="2223" w:type="dxa"/>
            <w:tcBorders>
              <w:top w:val="nil"/>
              <w:left w:val="nil"/>
              <w:bottom w:val="nil"/>
              <w:right w:val="nil"/>
            </w:tcBorders>
            <w:shd w:val="clear" w:color="auto" w:fill="auto"/>
            <w:noWrap/>
            <w:vAlign w:val="bottom"/>
          </w:tcPr>
          <w:p w14:paraId="7E8463F8" w14:textId="17FCC16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44</w:t>
            </w:r>
          </w:p>
        </w:tc>
        <w:tc>
          <w:tcPr>
            <w:tcW w:w="2551" w:type="dxa"/>
            <w:tcBorders>
              <w:top w:val="nil"/>
              <w:left w:val="nil"/>
              <w:bottom w:val="nil"/>
              <w:right w:val="nil"/>
            </w:tcBorders>
            <w:shd w:val="clear" w:color="auto" w:fill="auto"/>
            <w:noWrap/>
            <w:vAlign w:val="bottom"/>
          </w:tcPr>
          <w:p w14:paraId="37FC0AE5" w14:textId="3E3C95D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c>
          <w:tcPr>
            <w:tcW w:w="2552" w:type="dxa"/>
            <w:tcBorders>
              <w:top w:val="nil"/>
              <w:left w:val="nil"/>
              <w:bottom w:val="nil"/>
              <w:right w:val="nil"/>
            </w:tcBorders>
            <w:shd w:val="clear" w:color="auto" w:fill="auto"/>
            <w:noWrap/>
            <w:vAlign w:val="bottom"/>
          </w:tcPr>
          <w:p w14:paraId="5B3AB8F3" w14:textId="58DF8EF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1</w:t>
            </w:r>
          </w:p>
        </w:tc>
      </w:tr>
      <w:tr w:rsidR="005E7A45" w:rsidRPr="00C6686A" w14:paraId="69E2B4D5" w14:textId="77777777" w:rsidTr="003967DE">
        <w:trPr>
          <w:trHeight w:val="300"/>
        </w:trPr>
        <w:tc>
          <w:tcPr>
            <w:tcW w:w="2597" w:type="dxa"/>
            <w:noWrap/>
            <w:hideMark/>
          </w:tcPr>
          <w:p w14:paraId="0F9F9576" w14:textId="3414559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9 – </w:t>
            </w:r>
            <w:r w:rsidRPr="00C6686A">
              <w:rPr>
                <w:rFonts w:ascii="Calibri" w:eastAsia="Times New Roman" w:hAnsi="Calibri" w:cs="Times New Roman"/>
                <w:color w:val="000000"/>
                <w:lang w:eastAsia="en-AU"/>
              </w:rPr>
              <w:t>30</w:t>
            </w:r>
          </w:p>
        </w:tc>
        <w:tc>
          <w:tcPr>
            <w:tcW w:w="2223" w:type="dxa"/>
            <w:tcBorders>
              <w:top w:val="nil"/>
              <w:left w:val="nil"/>
              <w:bottom w:val="nil"/>
              <w:right w:val="nil"/>
            </w:tcBorders>
            <w:shd w:val="clear" w:color="auto" w:fill="auto"/>
            <w:noWrap/>
            <w:vAlign w:val="bottom"/>
          </w:tcPr>
          <w:p w14:paraId="7835867D" w14:textId="2D2A630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7</w:t>
            </w:r>
          </w:p>
        </w:tc>
        <w:tc>
          <w:tcPr>
            <w:tcW w:w="2551" w:type="dxa"/>
            <w:tcBorders>
              <w:top w:val="nil"/>
              <w:left w:val="nil"/>
              <w:bottom w:val="nil"/>
              <w:right w:val="nil"/>
            </w:tcBorders>
            <w:shd w:val="clear" w:color="auto" w:fill="auto"/>
            <w:noWrap/>
            <w:vAlign w:val="bottom"/>
          </w:tcPr>
          <w:p w14:paraId="38755336" w14:textId="7E5413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9</w:t>
            </w:r>
          </w:p>
        </w:tc>
        <w:tc>
          <w:tcPr>
            <w:tcW w:w="2552" w:type="dxa"/>
            <w:tcBorders>
              <w:top w:val="nil"/>
              <w:left w:val="nil"/>
              <w:bottom w:val="nil"/>
              <w:right w:val="nil"/>
            </w:tcBorders>
            <w:shd w:val="clear" w:color="auto" w:fill="auto"/>
            <w:noWrap/>
            <w:vAlign w:val="bottom"/>
          </w:tcPr>
          <w:p w14:paraId="08060461" w14:textId="0CA6B8B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92</w:t>
            </w:r>
          </w:p>
        </w:tc>
      </w:tr>
      <w:tr w:rsidR="005E7A45" w:rsidRPr="00C6686A" w14:paraId="7F5D3238" w14:textId="77777777" w:rsidTr="003967DE">
        <w:trPr>
          <w:trHeight w:val="300"/>
        </w:trPr>
        <w:tc>
          <w:tcPr>
            <w:tcW w:w="2597" w:type="dxa"/>
            <w:noWrap/>
            <w:hideMark/>
          </w:tcPr>
          <w:p w14:paraId="3940470A" w14:textId="0B248B4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0 – </w:t>
            </w:r>
            <w:r w:rsidRPr="00C6686A">
              <w:rPr>
                <w:rFonts w:ascii="Calibri" w:eastAsia="Times New Roman" w:hAnsi="Calibri" w:cs="Times New Roman"/>
                <w:color w:val="000000"/>
                <w:lang w:eastAsia="en-AU"/>
              </w:rPr>
              <w:t>31</w:t>
            </w:r>
          </w:p>
        </w:tc>
        <w:tc>
          <w:tcPr>
            <w:tcW w:w="2223" w:type="dxa"/>
            <w:tcBorders>
              <w:top w:val="nil"/>
              <w:left w:val="nil"/>
              <w:bottom w:val="nil"/>
              <w:right w:val="nil"/>
            </w:tcBorders>
            <w:shd w:val="clear" w:color="auto" w:fill="auto"/>
            <w:noWrap/>
            <w:vAlign w:val="bottom"/>
          </w:tcPr>
          <w:p w14:paraId="71F2278B" w14:textId="6946248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5</w:t>
            </w:r>
          </w:p>
        </w:tc>
        <w:tc>
          <w:tcPr>
            <w:tcW w:w="2551" w:type="dxa"/>
            <w:tcBorders>
              <w:top w:val="nil"/>
              <w:left w:val="nil"/>
              <w:bottom w:val="nil"/>
              <w:right w:val="nil"/>
            </w:tcBorders>
            <w:shd w:val="clear" w:color="auto" w:fill="auto"/>
            <w:noWrap/>
            <w:vAlign w:val="bottom"/>
          </w:tcPr>
          <w:p w14:paraId="71E3E253" w14:textId="0E0A0EC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2</w:t>
            </w:r>
          </w:p>
        </w:tc>
        <w:tc>
          <w:tcPr>
            <w:tcW w:w="2552" w:type="dxa"/>
            <w:tcBorders>
              <w:top w:val="nil"/>
              <w:left w:val="nil"/>
              <w:bottom w:val="nil"/>
              <w:right w:val="nil"/>
            </w:tcBorders>
            <w:shd w:val="clear" w:color="auto" w:fill="auto"/>
            <w:noWrap/>
            <w:vAlign w:val="bottom"/>
          </w:tcPr>
          <w:p w14:paraId="4E6E7A78" w14:textId="0499BE4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26</w:t>
            </w:r>
          </w:p>
        </w:tc>
      </w:tr>
      <w:tr w:rsidR="005E7A45" w:rsidRPr="00C6686A" w14:paraId="6C1F3DB2" w14:textId="77777777" w:rsidTr="003967DE">
        <w:trPr>
          <w:trHeight w:val="300"/>
        </w:trPr>
        <w:tc>
          <w:tcPr>
            <w:tcW w:w="2597" w:type="dxa"/>
            <w:noWrap/>
            <w:hideMark/>
          </w:tcPr>
          <w:p w14:paraId="355C8C60" w14:textId="13FFDB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1 – </w:t>
            </w:r>
            <w:r w:rsidRPr="00C6686A">
              <w:rPr>
                <w:rFonts w:ascii="Calibri" w:eastAsia="Times New Roman" w:hAnsi="Calibri" w:cs="Times New Roman"/>
                <w:color w:val="000000"/>
                <w:lang w:eastAsia="en-AU"/>
              </w:rPr>
              <w:t>32</w:t>
            </w:r>
          </w:p>
        </w:tc>
        <w:tc>
          <w:tcPr>
            <w:tcW w:w="2223" w:type="dxa"/>
            <w:tcBorders>
              <w:top w:val="nil"/>
              <w:left w:val="nil"/>
              <w:bottom w:val="nil"/>
              <w:right w:val="nil"/>
            </w:tcBorders>
            <w:shd w:val="clear" w:color="auto" w:fill="auto"/>
            <w:noWrap/>
            <w:vAlign w:val="bottom"/>
          </w:tcPr>
          <w:p w14:paraId="3A82066F" w14:textId="4FAAAA5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52</w:t>
            </w:r>
          </w:p>
        </w:tc>
        <w:tc>
          <w:tcPr>
            <w:tcW w:w="2551" w:type="dxa"/>
            <w:tcBorders>
              <w:top w:val="nil"/>
              <w:left w:val="nil"/>
              <w:bottom w:val="nil"/>
              <w:right w:val="nil"/>
            </w:tcBorders>
            <w:shd w:val="clear" w:color="auto" w:fill="auto"/>
            <w:noWrap/>
            <w:vAlign w:val="bottom"/>
          </w:tcPr>
          <w:p w14:paraId="293D95B6" w14:textId="3D31E5E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0</w:t>
            </w:r>
          </w:p>
        </w:tc>
        <w:tc>
          <w:tcPr>
            <w:tcW w:w="2552" w:type="dxa"/>
            <w:tcBorders>
              <w:top w:val="nil"/>
              <w:left w:val="nil"/>
              <w:bottom w:val="nil"/>
              <w:right w:val="nil"/>
            </w:tcBorders>
            <w:shd w:val="clear" w:color="auto" w:fill="auto"/>
            <w:noWrap/>
            <w:vAlign w:val="bottom"/>
          </w:tcPr>
          <w:p w14:paraId="3AA5223C" w14:textId="1BD83E3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80</w:t>
            </w:r>
          </w:p>
        </w:tc>
      </w:tr>
      <w:tr w:rsidR="005E7A45" w:rsidRPr="00C6686A" w14:paraId="0A170120" w14:textId="77777777" w:rsidTr="003967DE">
        <w:trPr>
          <w:trHeight w:val="300"/>
        </w:trPr>
        <w:tc>
          <w:tcPr>
            <w:tcW w:w="2597" w:type="dxa"/>
            <w:noWrap/>
            <w:hideMark/>
          </w:tcPr>
          <w:p w14:paraId="058ED712" w14:textId="59899E3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2 – </w:t>
            </w:r>
            <w:r w:rsidRPr="00C6686A">
              <w:rPr>
                <w:rFonts w:ascii="Calibri" w:eastAsia="Times New Roman" w:hAnsi="Calibri" w:cs="Times New Roman"/>
                <w:color w:val="000000"/>
                <w:lang w:eastAsia="en-AU"/>
              </w:rPr>
              <w:t>3</w:t>
            </w:r>
            <w:r>
              <w:rPr>
                <w:rFonts w:ascii="Calibri" w:eastAsia="Times New Roman" w:hAnsi="Calibri" w:cs="Times New Roman"/>
                <w:color w:val="000000"/>
                <w:lang w:eastAsia="en-AU"/>
              </w:rPr>
              <w:t>3</w:t>
            </w:r>
          </w:p>
        </w:tc>
        <w:tc>
          <w:tcPr>
            <w:tcW w:w="2223" w:type="dxa"/>
            <w:tcBorders>
              <w:top w:val="nil"/>
              <w:left w:val="nil"/>
              <w:bottom w:val="nil"/>
              <w:right w:val="nil"/>
            </w:tcBorders>
            <w:shd w:val="clear" w:color="auto" w:fill="auto"/>
            <w:noWrap/>
            <w:vAlign w:val="bottom"/>
          </w:tcPr>
          <w:p w14:paraId="53DD7553" w14:textId="7B15FC9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4</w:t>
            </w:r>
          </w:p>
        </w:tc>
        <w:tc>
          <w:tcPr>
            <w:tcW w:w="2551" w:type="dxa"/>
            <w:tcBorders>
              <w:top w:val="nil"/>
              <w:left w:val="nil"/>
              <w:bottom w:val="nil"/>
              <w:right w:val="nil"/>
            </w:tcBorders>
            <w:shd w:val="clear" w:color="auto" w:fill="auto"/>
            <w:noWrap/>
            <w:vAlign w:val="bottom"/>
          </w:tcPr>
          <w:p w14:paraId="71EADC4C" w14:textId="4965BDD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5</w:t>
            </w:r>
          </w:p>
        </w:tc>
        <w:tc>
          <w:tcPr>
            <w:tcW w:w="2552" w:type="dxa"/>
            <w:tcBorders>
              <w:top w:val="nil"/>
              <w:left w:val="nil"/>
              <w:bottom w:val="nil"/>
              <w:right w:val="nil"/>
            </w:tcBorders>
            <w:shd w:val="clear" w:color="auto" w:fill="auto"/>
            <w:noWrap/>
            <w:vAlign w:val="bottom"/>
          </w:tcPr>
          <w:p w14:paraId="5A124612" w14:textId="15FADE5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18</w:t>
            </w:r>
          </w:p>
        </w:tc>
      </w:tr>
      <w:tr w:rsidR="005E7A45" w:rsidRPr="00C6686A" w14:paraId="57628262" w14:textId="77777777" w:rsidTr="003967DE">
        <w:trPr>
          <w:trHeight w:val="300"/>
        </w:trPr>
        <w:tc>
          <w:tcPr>
            <w:tcW w:w="2597" w:type="dxa"/>
            <w:noWrap/>
            <w:hideMark/>
          </w:tcPr>
          <w:p w14:paraId="2F92E146" w14:textId="0F8706D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3 – </w:t>
            </w:r>
            <w:r w:rsidRPr="00C6686A">
              <w:rPr>
                <w:rFonts w:ascii="Calibri" w:eastAsia="Times New Roman" w:hAnsi="Calibri" w:cs="Times New Roman"/>
                <w:color w:val="000000"/>
                <w:lang w:eastAsia="en-AU"/>
              </w:rPr>
              <w:t>34</w:t>
            </w:r>
          </w:p>
        </w:tc>
        <w:tc>
          <w:tcPr>
            <w:tcW w:w="2223" w:type="dxa"/>
            <w:tcBorders>
              <w:top w:val="nil"/>
              <w:left w:val="nil"/>
              <w:bottom w:val="nil"/>
              <w:right w:val="nil"/>
            </w:tcBorders>
            <w:shd w:val="clear" w:color="auto" w:fill="auto"/>
            <w:noWrap/>
            <w:vAlign w:val="bottom"/>
          </w:tcPr>
          <w:p w14:paraId="30D8FA32" w14:textId="6E5921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1</w:t>
            </w:r>
          </w:p>
        </w:tc>
        <w:tc>
          <w:tcPr>
            <w:tcW w:w="2551" w:type="dxa"/>
            <w:tcBorders>
              <w:top w:val="nil"/>
              <w:left w:val="nil"/>
              <w:bottom w:val="nil"/>
              <w:right w:val="nil"/>
            </w:tcBorders>
            <w:shd w:val="clear" w:color="auto" w:fill="auto"/>
            <w:noWrap/>
            <w:vAlign w:val="bottom"/>
          </w:tcPr>
          <w:p w14:paraId="0F0319BF" w14:textId="2865724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2</w:t>
            </w:r>
          </w:p>
        </w:tc>
        <w:tc>
          <w:tcPr>
            <w:tcW w:w="2552" w:type="dxa"/>
            <w:tcBorders>
              <w:top w:val="nil"/>
              <w:left w:val="nil"/>
              <w:bottom w:val="nil"/>
              <w:right w:val="nil"/>
            </w:tcBorders>
            <w:shd w:val="clear" w:color="auto" w:fill="auto"/>
            <w:noWrap/>
            <w:vAlign w:val="bottom"/>
          </w:tcPr>
          <w:p w14:paraId="04FF761A" w14:textId="7ED43D0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80</w:t>
            </w:r>
          </w:p>
        </w:tc>
      </w:tr>
      <w:tr w:rsidR="005E7A45" w:rsidRPr="00C6686A" w14:paraId="74EC2DF4" w14:textId="77777777" w:rsidTr="003967DE">
        <w:trPr>
          <w:trHeight w:val="300"/>
        </w:trPr>
        <w:tc>
          <w:tcPr>
            <w:tcW w:w="2597" w:type="dxa"/>
            <w:noWrap/>
            <w:hideMark/>
          </w:tcPr>
          <w:p w14:paraId="7930D99E" w14:textId="4A1E005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4 – </w:t>
            </w:r>
            <w:r w:rsidRPr="00C6686A">
              <w:rPr>
                <w:rFonts w:ascii="Calibri" w:eastAsia="Times New Roman" w:hAnsi="Calibri" w:cs="Times New Roman"/>
                <w:color w:val="000000"/>
                <w:lang w:eastAsia="en-AU"/>
              </w:rPr>
              <w:t>35</w:t>
            </w:r>
          </w:p>
        </w:tc>
        <w:tc>
          <w:tcPr>
            <w:tcW w:w="2223" w:type="dxa"/>
            <w:tcBorders>
              <w:top w:val="nil"/>
              <w:left w:val="nil"/>
              <w:bottom w:val="nil"/>
              <w:right w:val="nil"/>
            </w:tcBorders>
            <w:shd w:val="clear" w:color="auto" w:fill="auto"/>
            <w:noWrap/>
            <w:vAlign w:val="bottom"/>
          </w:tcPr>
          <w:p w14:paraId="62197171" w14:textId="2D67E65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3</w:t>
            </w:r>
          </w:p>
        </w:tc>
        <w:tc>
          <w:tcPr>
            <w:tcW w:w="2551" w:type="dxa"/>
            <w:tcBorders>
              <w:top w:val="nil"/>
              <w:left w:val="nil"/>
              <w:bottom w:val="nil"/>
              <w:right w:val="nil"/>
            </w:tcBorders>
            <w:shd w:val="clear" w:color="auto" w:fill="auto"/>
            <w:noWrap/>
            <w:vAlign w:val="bottom"/>
          </w:tcPr>
          <w:p w14:paraId="0521DD63" w14:textId="36FF42A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7</w:t>
            </w:r>
          </w:p>
        </w:tc>
        <w:tc>
          <w:tcPr>
            <w:tcW w:w="2552" w:type="dxa"/>
            <w:tcBorders>
              <w:top w:val="nil"/>
              <w:left w:val="nil"/>
              <w:bottom w:val="nil"/>
              <w:right w:val="nil"/>
            </w:tcBorders>
            <w:shd w:val="clear" w:color="auto" w:fill="auto"/>
            <w:noWrap/>
            <w:vAlign w:val="bottom"/>
          </w:tcPr>
          <w:p w14:paraId="7F36D090" w14:textId="01D2A57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8</w:t>
            </w:r>
          </w:p>
        </w:tc>
      </w:tr>
      <w:tr w:rsidR="005E7A45" w:rsidRPr="00C6686A" w14:paraId="08C4C912" w14:textId="77777777" w:rsidTr="003967DE">
        <w:trPr>
          <w:trHeight w:val="300"/>
        </w:trPr>
        <w:tc>
          <w:tcPr>
            <w:tcW w:w="2597" w:type="dxa"/>
            <w:noWrap/>
            <w:hideMark/>
          </w:tcPr>
          <w:p w14:paraId="23ABDD68" w14:textId="7BFF866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5 – </w:t>
            </w:r>
            <w:r w:rsidRPr="00C6686A">
              <w:rPr>
                <w:rFonts w:ascii="Calibri" w:eastAsia="Times New Roman" w:hAnsi="Calibri" w:cs="Times New Roman"/>
                <w:color w:val="000000"/>
                <w:lang w:eastAsia="en-AU"/>
              </w:rPr>
              <w:t>36</w:t>
            </w:r>
          </w:p>
        </w:tc>
        <w:tc>
          <w:tcPr>
            <w:tcW w:w="2223" w:type="dxa"/>
            <w:tcBorders>
              <w:top w:val="nil"/>
              <w:left w:val="nil"/>
              <w:bottom w:val="nil"/>
              <w:right w:val="nil"/>
            </w:tcBorders>
            <w:shd w:val="clear" w:color="auto" w:fill="auto"/>
            <w:noWrap/>
            <w:vAlign w:val="bottom"/>
          </w:tcPr>
          <w:p w14:paraId="1359AAB0" w14:textId="0B561E6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551" w:type="dxa"/>
            <w:tcBorders>
              <w:top w:val="nil"/>
              <w:left w:val="nil"/>
              <w:bottom w:val="nil"/>
              <w:right w:val="nil"/>
            </w:tcBorders>
            <w:shd w:val="clear" w:color="auto" w:fill="auto"/>
            <w:noWrap/>
            <w:vAlign w:val="bottom"/>
          </w:tcPr>
          <w:p w14:paraId="71F5D57C" w14:textId="0F0B8D0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9</w:t>
            </w:r>
          </w:p>
        </w:tc>
        <w:tc>
          <w:tcPr>
            <w:tcW w:w="2552" w:type="dxa"/>
            <w:tcBorders>
              <w:top w:val="nil"/>
              <w:left w:val="nil"/>
              <w:bottom w:val="nil"/>
              <w:right w:val="nil"/>
            </w:tcBorders>
            <w:shd w:val="clear" w:color="auto" w:fill="auto"/>
            <w:noWrap/>
            <w:vAlign w:val="bottom"/>
          </w:tcPr>
          <w:p w14:paraId="7F0BF50C" w14:textId="7E8C7CFC"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4</w:t>
            </w:r>
          </w:p>
        </w:tc>
      </w:tr>
      <w:tr w:rsidR="005E7A45" w:rsidRPr="00C6686A" w14:paraId="5B351378" w14:textId="77777777" w:rsidTr="003967DE">
        <w:trPr>
          <w:trHeight w:val="300"/>
        </w:trPr>
        <w:tc>
          <w:tcPr>
            <w:tcW w:w="2597" w:type="dxa"/>
            <w:noWrap/>
            <w:hideMark/>
          </w:tcPr>
          <w:p w14:paraId="006266D3" w14:textId="14D33EB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6 – </w:t>
            </w:r>
            <w:r w:rsidRPr="00C6686A">
              <w:rPr>
                <w:rFonts w:ascii="Calibri" w:eastAsia="Times New Roman" w:hAnsi="Calibri" w:cs="Times New Roman"/>
                <w:color w:val="000000"/>
                <w:lang w:eastAsia="en-AU"/>
              </w:rPr>
              <w:t>37</w:t>
            </w:r>
          </w:p>
        </w:tc>
        <w:tc>
          <w:tcPr>
            <w:tcW w:w="2223" w:type="dxa"/>
            <w:tcBorders>
              <w:top w:val="nil"/>
              <w:left w:val="nil"/>
              <w:bottom w:val="nil"/>
              <w:right w:val="nil"/>
            </w:tcBorders>
            <w:shd w:val="clear" w:color="auto" w:fill="auto"/>
            <w:noWrap/>
            <w:vAlign w:val="bottom"/>
          </w:tcPr>
          <w:p w14:paraId="5A0F515E" w14:textId="1CDBD0B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c>
          <w:tcPr>
            <w:tcW w:w="2551" w:type="dxa"/>
            <w:tcBorders>
              <w:top w:val="nil"/>
              <w:left w:val="nil"/>
              <w:bottom w:val="nil"/>
              <w:right w:val="nil"/>
            </w:tcBorders>
            <w:shd w:val="clear" w:color="auto" w:fill="auto"/>
            <w:noWrap/>
            <w:vAlign w:val="bottom"/>
          </w:tcPr>
          <w:p w14:paraId="18B15D24" w14:textId="04E88A6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552" w:type="dxa"/>
            <w:tcBorders>
              <w:top w:val="nil"/>
              <w:left w:val="nil"/>
              <w:bottom w:val="nil"/>
              <w:right w:val="nil"/>
            </w:tcBorders>
            <w:shd w:val="clear" w:color="auto" w:fill="auto"/>
            <w:noWrap/>
            <w:vAlign w:val="bottom"/>
          </w:tcPr>
          <w:p w14:paraId="674EF5B5" w14:textId="02D4E5D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r>
      <w:tr w:rsidR="005E7A45" w:rsidRPr="00C6686A" w14:paraId="055E6FAB" w14:textId="77777777" w:rsidTr="003967DE">
        <w:trPr>
          <w:trHeight w:val="300"/>
        </w:trPr>
        <w:tc>
          <w:tcPr>
            <w:tcW w:w="2597" w:type="dxa"/>
            <w:noWrap/>
            <w:hideMark/>
          </w:tcPr>
          <w:p w14:paraId="1E38BFF5" w14:textId="07198F2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7 – </w:t>
            </w:r>
            <w:r w:rsidRPr="00C6686A">
              <w:rPr>
                <w:rFonts w:ascii="Calibri" w:eastAsia="Times New Roman" w:hAnsi="Calibri" w:cs="Times New Roman"/>
                <w:color w:val="000000"/>
                <w:lang w:eastAsia="en-AU"/>
              </w:rPr>
              <w:t>38</w:t>
            </w:r>
          </w:p>
        </w:tc>
        <w:tc>
          <w:tcPr>
            <w:tcW w:w="2223" w:type="dxa"/>
            <w:tcBorders>
              <w:top w:val="nil"/>
              <w:left w:val="nil"/>
              <w:bottom w:val="nil"/>
              <w:right w:val="nil"/>
            </w:tcBorders>
            <w:shd w:val="clear" w:color="auto" w:fill="auto"/>
            <w:noWrap/>
            <w:vAlign w:val="bottom"/>
          </w:tcPr>
          <w:p w14:paraId="0228D9EC" w14:textId="4B070EE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c>
          <w:tcPr>
            <w:tcW w:w="2551" w:type="dxa"/>
            <w:tcBorders>
              <w:top w:val="nil"/>
              <w:left w:val="nil"/>
              <w:bottom w:val="nil"/>
              <w:right w:val="nil"/>
            </w:tcBorders>
            <w:shd w:val="clear" w:color="auto" w:fill="auto"/>
            <w:noWrap/>
            <w:vAlign w:val="bottom"/>
          </w:tcPr>
          <w:p w14:paraId="743CE3E2" w14:textId="225D79A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4</w:t>
            </w:r>
          </w:p>
        </w:tc>
        <w:tc>
          <w:tcPr>
            <w:tcW w:w="2552" w:type="dxa"/>
            <w:tcBorders>
              <w:top w:val="nil"/>
              <w:left w:val="nil"/>
              <w:bottom w:val="nil"/>
              <w:right w:val="nil"/>
            </w:tcBorders>
            <w:shd w:val="clear" w:color="auto" w:fill="auto"/>
            <w:noWrap/>
            <w:vAlign w:val="bottom"/>
          </w:tcPr>
          <w:p w14:paraId="5EFF5B4D" w14:textId="321F2E9B"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5</w:t>
            </w:r>
          </w:p>
        </w:tc>
      </w:tr>
      <w:tr w:rsidR="005E7A45" w:rsidRPr="00C6686A" w14:paraId="2AB60580" w14:textId="77777777" w:rsidTr="003967DE">
        <w:trPr>
          <w:trHeight w:val="300"/>
        </w:trPr>
        <w:tc>
          <w:tcPr>
            <w:tcW w:w="2597" w:type="dxa"/>
            <w:tcBorders>
              <w:bottom w:val="single" w:sz="4" w:space="0" w:color="auto"/>
            </w:tcBorders>
            <w:noWrap/>
            <w:hideMark/>
          </w:tcPr>
          <w:p w14:paraId="12EEACAB" w14:textId="017A6BA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8 – </w:t>
            </w:r>
            <w:r w:rsidRPr="00C6686A">
              <w:rPr>
                <w:rFonts w:ascii="Calibri" w:eastAsia="Times New Roman" w:hAnsi="Calibri" w:cs="Times New Roman"/>
                <w:color w:val="000000"/>
                <w:lang w:eastAsia="en-AU"/>
              </w:rPr>
              <w:t>39</w:t>
            </w:r>
          </w:p>
        </w:tc>
        <w:tc>
          <w:tcPr>
            <w:tcW w:w="2223" w:type="dxa"/>
            <w:tcBorders>
              <w:top w:val="nil"/>
              <w:left w:val="nil"/>
              <w:bottom w:val="nil"/>
              <w:right w:val="nil"/>
            </w:tcBorders>
            <w:shd w:val="clear" w:color="auto" w:fill="auto"/>
            <w:noWrap/>
            <w:vAlign w:val="bottom"/>
          </w:tcPr>
          <w:p w14:paraId="6962E2C7" w14:textId="7F6F555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1" w:type="dxa"/>
            <w:tcBorders>
              <w:top w:val="nil"/>
              <w:left w:val="nil"/>
              <w:bottom w:val="nil"/>
              <w:right w:val="nil"/>
            </w:tcBorders>
            <w:shd w:val="clear" w:color="auto" w:fill="auto"/>
            <w:noWrap/>
            <w:vAlign w:val="bottom"/>
          </w:tcPr>
          <w:p w14:paraId="11A2D126" w14:textId="639BF3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2E3E6504" w14:textId="3F4A989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r>
      <w:tr w:rsidR="00C276BB" w:rsidRPr="00C6686A" w14:paraId="246F37E5" w14:textId="77777777" w:rsidTr="003967DE">
        <w:trPr>
          <w:trHeight w:val="300"/>
        </w:trPr>
        <w:tc>
          <w:tcPr>
            <w:tcW w:w="2597" w:type="dxa"/>
            <w:tcBorders>
              <w:top w:val="single" w:sz="4" w:space="0" w:color="auto"/>
              <w:bottom w:val="single" w:sz="4" w:space="0" w:color="auto"/>
            </w:tcBorders>
            <w:noWrap/>
            <w:hideMark/>
          </w:tcPr>
          <w:p w14:paraId="23FDB813" w14:textId="6892D03D" w:rsidR="006E58B5" w:rsidRPr="00C6686A" w:rsidRDefault="006E58B5" w:rsidP="00C276BB">
            <w:pPr>
              <w:spacing w:line="36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ccessful</w:t>
            </w:r>
            <w:r w:rsidR="00C276BB">
              <w:rPr>
                <w:rFonts w:ascii="Calibri" w:eastAsia="Times New Roman" w:hAnsi="Calibri" w:cs="Times New Roman"/>
                <w:color w:val="000000"/>
                <w:lang w:eastAsia="en-AU"/>
              </w:rPr>
              <w:t xml:space="preserve"> Settle</w:t>
            </w:r>
            <w:r>
              <w:rPr>
                <w:rFonts w:ascii="Calibri" w:eastAsia="Times New Roman" w:hAnsi="Calibri" w:cs="Times New Roman"/>
                <w:color w:val="000000"/>
                <w:lang w:eastAsia="en-AU"/>
              </w:rPr>
              <w:t xml:space="preserve">ment </w:t>
            </w:r>
          </w:p>
        </w:tc>
        <w:tc>
          <w:tcPr>
            <w:tcW w:w="2223" w:type="dxa"/>
            <w:tcBorders>
              <w:top w:val="single" w:sz="4" w:space="0" w:color="auto"/>
              <w:bottom w:val="single" w:sz="4" w:space="0" w:color="auto"/>
            </w:tcBorders>
            <w:noWrap/>
          </w:tcPr>
          <w:p w14:paraId="578B69B2" w14:textId="0071A20F"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75</w:t>
            </w:r>
            <w:r w:rsidR="005E7A45">
              <w:rPr>
                <w:rFonts w:ascii="Calibri" w:eastAsia="Times New Roman" w:hAnsi="Calibri" w:cs="Times New Roman"/>
                <w:color w:val="000000"/>
                <w:lang w:eastAsia="en-AU"/>
              </w:rPr>
              <w:t>3</w:t>
            </w:r>
          </w:p>
        </w:tc>
        <w:tc>
          <w:tcPr>
            <w:tcW w:w="2551" w:type="dxa"/>
            <w:tcBorders>
              <w:top w:val="single" w:sz="4" w:space="0" w:color="auto"/>
              <w:bottom w:val="single" w:sz="4" w:space="0" w:color="auto"/>
            </w:tcBorders>
            <w:noWrap/>
          </w:tcPr>
          <w:p w14:paraId="1A62C5BB" w14:textId="6E38F086"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2</w:t>
            </w:r>
            <w:r w:rsidR="005E7A45">
              <w:rPr>
                <w:rFonts w:ascii="Calibri" w:eastAsia="Times New Roman" w:hAnsi="Calibri" w:cs="Times New Roman"/>
                <w:color w:val="000000"/>
                <w:lang w:eastAsia="en-AU"/>
              </w:rPr>
              <w:t>27</w:t>
            </w:r>
          </w:p>
        </w:tc>
        <w:tc>
          <w:tcPr>
            <w:tcW w:w="2552" w:type="dxa"/>
            <w:tcBorders>
              <w:top w:val="single" w:sz="4" w:space="0" w:color="auto"/>
              <w:bottom w:val="single" w:sz="4" w:space="0" w:color="auto"/>
            </w:tcBorders>
            <w:noWrap/>
          </w:tcPr>
          <w:p w14:paraId="5A485845" w14:textId="77CAC32E"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96</w:t>
            </w:r>
            <w:r w:rsidR="005E7A45">
              <w:rPr>
                <w:rFonts w:ascii="Calibri" w:eastAsia="Times New Roman" w:hAnsi="Calibri" w:cs="Times New Roman"/>
                <w:color w:val="000000"/>
                <w:lang w:eastAsia="en-AU"/>
              </w:rPr>
              <w:t>0</w:t>
            </w:r>
          </w:p>
        </w:tc>
      </w:tr>
    </w:tbl>
    <w:p w14:paraId="53E85F29" w14:textId="77777777" w:rsidR="00485792" w:rsidRDefault="00485792" w:rsidP="00E4010E">
      <w:pPr>
        <w:spacing w:line="360" w:lineRule="auto"/>
      </w:pPr>
    </w:p>
    <w:p w14:paraId="69D06C03" w14:textId="77777777" w:rsidR="00577EE5" w:rsidRDefault="00577EE5">
      <w:pPr>
        <w:rPr>
          <w:b/>
        </w:rPr>
      </w:pPr>
      <w:r>
        <w:rPr>
          <w:b/>
        </w:rPr>
        <w:br w:type="page"/>
      </w:r>
    </w:p>
    <w:p w14:paraId="56AF7341" w14:textId="7E14DA27" w:rsidR="002A0BD6" w:rsidRDefault="002A0BD6" w:rsidP="00E4010E">
      <w:pPr>
        <w:spacing w:line="360" w:lineRule="auto"/>
        <w:rPr>
          <w:b/>
        </w:rPr>
      </w:pPr>
      <w:r>
        <w:rPr>
          <w:b/>
        </w:rPr>
        <w:lastRenderedPageBreak/>
        <w:t>Figures</w:t>
      </w:r>
    </w:p>
    <w:p w14:paraId="0101FE9C" w14:textId="6B65876F" w:rsidR="00DB368C" w:rsidRDefault="002D64F9" w:rsidP="00E4010E">
      <w:pPr>
        <w:spacing w:line="360" w:lineRule="auto"/>
        <w:rPr>
          <w:b/>
        </w:rPr>
      </w:pPr>
      <w:r>
        <w:rPr>
          <w:b/>
          <w:noProof/>
        </w:rPr>
        <w:drawing>
          <wp:inline distT="0" distB="0" distL="0" distR="0" wp14:anchorId="3109A98E" wp14:editId="20A77EEE">
            <wp:extent cx="5321819" cy="7141479"/>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te Map_updated.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21819" cy="7141479"/>
                    </a:xfrm>
                    <a:prstGeom prst="rect">
                      <a:avLst/>
                    </a:prstGeom>
                  </pic:spPr>
                </pic:pic>
              </a:graphicData>
            </a:graphic>
          </wp:inline>
        </w:drawing>
      </w:r>
    </w:p>
    <w:p w14:paraId="5A7B8309" w14:textId="2FAA01BA" w:rsidR="004A5D5C" w:rsidRDefault="00DB368C" w:rsidP="00E4010E">
      <w:pPr>
        <w:spacing w:line="360" w:lineRule="auto"/>
      </w:pPr>
      <w:r>
        <w:rPr>
          <w:b/>
        </w:rPr>
        <w:t xml:space="preserve">Figure 1 </w:t>
      </w:r>
      <w:r>
        <w:t xml:space="preserve">Map of eastern Australia covering the latitudinal rage of </w:t>
      </w:r>
      <w:r>
        <w:rPr>
          <w:i/>
        </w:rPr>
        <w:t xml:space="preserve">Pomatomus saltatrix </w:t>
      </w:r>
      <w:r>
        <w:t>(25 – 39S). Symbols show the release location for the forwards (</w:t>
      </w:r>
      <w:r w:rsidR="00945301">
        <w:t>filled triangles</w:t>
      </w:r>
      <w:r>
        <w:t>) and backwards (</w:t>
      </w:r>
      <w:r w:rsidR="00945301">
        <w:t>open circles</w:t>
      </w:r>
      <w:r>
        <w:t xml:space="preserve">) simulations. The dashed line represents the boundaries of the regional oceanographic model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t xml:space="preserve"> which provided the velocity estimates used in the simulations.</w:t>
      </w:r>
    </w:p>
    <w:p w14:paraId="240F7579" w14:textId="77777777" w:rsidR="00D05A3F" w:rsidRDefault="00D05A3F" w:rsidP="00E4010E">
      <w:pPr>
        <w:spacing w:line="360" w:lineRule="auto"/>
      </w:pPr>
    </w:p>
    <w:p w14:paraId="1DC4ADFD" w14:textId="759026DB" w:rsidR="00A91578" w:rsidRDefault="007856C4">
      <w:pPr>
        <w:rPr>
          <w:b/>
        </w:rPr>
      </w:pPr>
      <w:r>
        <w:rPr>
          <w:b/>
          <w:noProof/>
        </w:rPr>
        <w:drawing>
          <wp:inline distT="0" distB="0" distL="0" distR="0" wp14:anchorId="362FA528" wp14:editId="7DB3B929">
            <wp:extent cx="5731510" cy="403987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ttlement Day histograms_combin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53F93DDA" w14:textId="7484EEBA" w:rsidR="004A5D5C" w:rsidRDefault="004A5D5C">
      <w:r>
        <w:rPr>
          <w:b/>
        </w:rPr>
        <w:t xml:space="preserve">Figure 2 </w:t>
      </w:r>
      <w:r w:rsidR="00E902E1">
        <w:t xml:space="preserve">Histograms showing the settlement times for larvae from the three spawning events, separated into all particles with reached </w:t>
      </w:r>
      <w:proofErr w:type="gramStart"/>
      <w:r w:rsidR="00E902E1">
        <w:t>500 degree</w:t>
      </w:r>
      <w:proofErr w:type="gramEnd"/>
      <w:r w:rsidR="00E902E1">
        <w:t xml:space="preserve"> days (DD) and particles which were on the continental shelf at 500 DD.</w:t>
      </w:r>
      <w:r w:rsidR="00F85FDD">
        <w:t xml:space="preserve"> The red vertical line represents the mean settlement day for each group of particles.</w:t>
      </w:r>
      <w:r>
        <w:br w:type="page"/>
      </w:r>
    </w:p>
    <w:p w14:paraId="05D38F5B" w14:textId="77777777" w:rsidR="00DB368C" w:rsidRPr="00DB368C" w:rsidRDefault="00DB368C" w:rsidP="00E4010E">
      <w:pPr>
        <w:spacing w:line="360" w:lineRule="auto"/>
      </w:pPr>
    </w:p>
    <w:p w14:paraId="55FA262C" w14:textId="336CD8DB" w:rsidR="00B4707F" w:rsidRDefault="002F4200" w:rsidP="00E4010E">
      <w:pPr>
        <w:spacing w:line="360" w:lineRule="auto"/>
      </w:pPr>
      <w:r>
        <w:rPr>
          <w:noProof/>
        </w:rPr>
        <w:drawing>
          <wp:inline distT="0" distB="0" distL="0" distR="0" wp14:anchorId="71C81815" wp14:editId="71F27BD6">
            <wp:extent cx="5731510" cy="5731510"/>
            <wp:effectExtent l="0" t="0" r="2540" b="254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ceted_distribution_Fi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A7CDE4" w14:textId="7CB19ECF" w:rsidR="005D0E07" w:rsidRDefault="005D0E07" w:rsidP="00D65707"/>
    <w:p w14:paraId="04A7855B" w14:textId="1EBB42CE" w:rsidR="002A0BD6" w:rsidRPr="00CC4E20" w:rsidRDefault="002A0BD6" w:rsidP="00E4010E">
      <w:pPr>
        <w:spacing w:line="360" w:lineRule="auto"/>
        <w:rPr>
          <w:color w:val="FF0000"/>
        </w:rPr>
      </w:pPr>
      <w:r>
        <w:rPr>
          <w:b/>
        </w:rPr>
        <w:t>Fig</w:t>
      </w:r>
      <w:r w:rsidR="004F702E">
        <w:rPr>
          <w:b/>
        </w:rPr>
        <w:t>ure</w:t>
      </w:r>
      <w:r>
        <w:rPr>
          <w:b/>
        </w:rPr>
        <w:t xml:space="preserve"> </w:t>
      </w:r>
      <w:r w:rsidR="004A5D5C">
        <w:rPr>
          <w:b/>
        </w:rPr>
        <w:t>3</w:t>
      </w:r>
      <w:r>
        <w:rPr>
          <w:b/>
        </w:rPr>
        <w:t xml:space="preserve"> </w:t>
      </w:r>
      <w:r w:rsidR="00F561B5">
        <w:t>Density</w:t>
      </w:r>
      <w:r w:rsidR="00A0543C">
        <w:t xml:space="preserve"> of </w:t>
      </w:r>
      <w:r w:rsidR="00246531">
        <w:t>larvae</w:t>
      </w:r>
      <w:r w:rsidR="00A0543C">
        <w:t xml:space="preserve"> at settlement time (</w:t>
      </w:r>
      <w:proofErr w:type="gramStart"/>
      <w:r w:rsidR="00F84706">
        <w:t>500</w:t>
      </w:r>
      <w:r w:rsidR="00A0543C">
        <w:t xml:space="preserve"> degree</w:t>
      </w:r>
      <w:proofErr w:type="gramEnd"/>
      <w:r w:rsidR="00A0543C">
        <w:t xml:space="preserve"> days).</w:t>
      </w:r>
      <w:r w:rsidR="00F561B5">
        <w:t xml:space="preserve"> The </w:t>
      </w:r>
      <w:r w:rsidR="002B1C4E">
        <w:t>black</w:t>
      </w:r>
      <w:r w:rsidR="00F561B5">
        <w:t xml:space="preserve"> </w:t>
      </w:r>
      <w:r w:rsidR="00204BF2">
        <w:t>circles</w:t>
      </w:r>
      <w:r w:rsidR="00F561B5">
        <w:t xml:space="preserve"> show the release location of the particles</w:t>
      </w:r>
      <w:r w:rsidR="00204BF2">
        <w:t xml:space="preserve"> for each spawning event</w:t>
      </w:r>
      <w:r w:rsidR="00F561B5">
        <w:t>.</w:t>
      </w:r>
      <w:r w:rsidR="00A0543C">
        <w:t xml:space="preserve"> </w:t>
      </w:r>
      <w:r w:rsidR="0082344D">
        <w:t xml:space="preserve">The continental shelf (200 m depth) is shown as a solid black line within the model boundaries. </w:t>
      </w:r>
      <w:r w:rsidR="00246531">
        <w:t>The density colour scale is consistent between subplots but n</w:t>
      </w:r>
      <w:r w:rsidR="00733E91">
        <w:t>ote the non-linear colour scale.</w:t>
      </w:r>
      <w:r w:rsidR="00CC4E20">
        <w:t xml:space="preserve"> </w:t>
      </w:r>
    </w:p>
    <w:p w14:paraId="6D0FDBE9" w14:textId="27CDD668" w:rsidR="00143ED9" w:rsidRDefault="00143ED9" w:rsidP="00E4010E">
      <w:pPr>
        <w:spacing w:line="360" w:lineRule="auto"/>
      </w:pPr>
    </w:p>
    <w:p w14:paraId="1EA7263E" w14:textId="63DDD534" w:rsidR="00143ED9" w:rsidRDefault="00143ED9">
      <w:r>
        <w:br w:type="page"/>
      </w:r>
    </w:p>
    <w:p w14:paraId="01F9CC84" w14:textId="17D113B2" w:rsidR="00143ED9" w:rsidRDefault="00D2036E" w:rsidP="00143ED9">
      <w:pPr>
        <w:spacing w:line="360" w:lineRule="auto"/>
      </w:pPr>
      <w:r>
        <w:rPr>
          <w:noProof/>
        </w:rPr>
        <w:lastRenderedPageBreak/>
        <w:drawing>
          <wp:inline distT="0" distB="0" distL="0" distR="0" wp14:anchorId="4AED590C" wp14:editId="4A53F047">
            <wp:extent cx="5731510" cy="4039870"/>
            <wp:effectExtent l="0" t="0" r="2540" b="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ttlement proportions by latitud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67279C13" w14:textId="2DD382D7" w:rsidR="00143ED9" w:rsidRPr="00BB18AF" w:rsidRDefault="00143ED9" w:rsidP="00143ED9">
      <w:pPr>
        <w:spacing w:line="360" w:lineRule="auto"/>
        <w:rPr>
          <w:color w:val="FF0000"/>
        </w:rPr>
      </w:pPr>
      <w:r>
        <w:rPr>
          <w:b/>
        </w:rPr>
        <w:t xml:space="preserve">Figure 4 </w:t>
      </w:r>
      <w:r w:rsidR="008D1FC4">
        <w:t>Proportion</w:t>
      </w:r>
      <w:r>
        <w:t xml:space="preserve"> of settled larvae (on the continental shelf) at </w:t>
      </w:r>
      <w:proofErr w:type="gramStart"/>
      <w:r>
        <w:t>500 degree</w:t>
      </w:r>
      <w:proofErr w:type="gramEnd"/>
      <w:r>
        <w:t xml:space="preserve"> days originating from each of the modelled spawning events</w:t>
      </w:r>
      <w:r w:rsidR="008D1FC4">
        <w:t>, using 1</w:t>
      </w:r>
      <w:r w:rsidR="008D1FC4" w:rsidRPr="0028540C">
        <w:rPr>
          <w:rFonts w:cstheme="minorHAnsi"/>
        </w:rPr>
        <w:t>°</w:t>
      </w:r>
      <w:r w:rsidR="008D1FC4">
        <w:t xml:space="preserve"> latitude bins</w:t>
      </w:r>
      <w:r>
        <w:t>.</w:t>
      </w:r>
      <w:r w:rsidR="008D1FC4">
        <w:t xml:space="preserve"> </w:t>
      </w:r>
    </w:p>
    <w:p w14:paraId="50490F95" w14:textId="7C3C958C" w:rsidR="00143ED9" w:rsidRDefault="00143ED9">
      <w:pPr>
        <w:rPr>
          <w:b/>
        </w:rPr>
      </w:pPr>
      <w:r>
        <w:rPr>
          <w:b/>
        </w:rPr>
        <w:br w:type="page"/>
      </w:r>
    </w:p>
    <w:p w14:paraId="3B420C54" w14:textId="30BFE98C" w:rsidR="00143ED9" w:rsidRPr="00A0351F" w:rsidRDefault="00143ED9" w:rsidP="00E4010E">
      <w:pPr>
        <w:spacing w:line="360" w:lineRule="auto"/>
        <w:rPr>
          <w:b/>
        </w:rPr>
      </w:pPr>
    </w:p>
    <w:p w14:paraId="04162192" w14:textId="5F15AFC7" w:rsidR="004563DB" w:rsidRDefault="005A34A6">
      <w:r>
        <w:rPr>
          <w:noProof/>
        </w:rPr>
        <w:drawing>
          <wp:inline distT="0" distB="0" distL="0" distR="0" wp14:anchorId="5E053C95" wp14:editId="42E6ECE9">
            <wp:extent cx="5731510" cy="4039870"/>
            <wp:effectExtent l="0" t="0" r="254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s endpoint faceted spr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4B6C4132" w14:textId="0EF6422E" w:rsidR="004563DB" w:rsidRPr="00370F69" w:rsidRDefault="00466E8C">
      <w:r w:rsidRPr="00466E8C">
        <w:rPr>
          <w:b/>
        </w:rPr>
        <w:t xml:space="preserve">Figure </w:t>
      </w:r>
      <w:r w:rsidR="00143ED9">
        <w:rPr>
          <w:b/>
        </w:rPr>
        <w:t>5</w:t>
      </w:r>
      <w:r>
        <w:t xml:space="preserve"> </w:t>
      </w:r>
      <w:r w:rsidR="004563DB">
        <w:t xml:space="preserve">Backwards </w:t>
      </w:r>
      <w:r w:rsidR="00F9321D">
        <w:t>tracking of larvae spawned during spring showing the likely spawning locations (</w:t>
      </w:r>
      <w:proofErr w:type="gramStart"/>
      <w:r w:rsidR="00F9321D">
        <w:t>500 degree</w:t>
      </w:r>
      <w:proofErr w:type="gramEnd"/>
      <w:r w:rsidR="00F9321D">
        <w:t xml:space="preserve"> days previously). </w:t>
      </w:r>
      <w:r w:rsidR="008731FA">
        <w:t xml:space="preserve">Colour represents the relative density of larvae as the number of released particles was arbitrary. The dashed line box represents the boundary of the regional oceanographic model which provided the velocity fields </w:t>
      </w:r>
      <w:r w:rsidR="008731FA">
        <w:fldChar w:fldCharType="begin"/>
      </w:r>
      <w:r w:rsidR="008731F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731FA">
        <w:fldChar w:fldCharType="separate"/>
      </w:r>
      <w:r w:rsidR="008731FA">
        <w:rPr>
          <w:noProof/>
        </w:rPr>
        <w:t>(Kerry et al. 2016)</w:t>
      </w:r>
      <w:r w:rsidR="008731FA">
        <w:fldChar w:fldCharType="end"/>
      </w:r>
      <w:r w:rsidR="008731FA">
        <w:t>. The black dots represent the release locations for the particles in each model.</w:t>
      </w:r>
      <w:r w:rsidR="00370F69">
        <w:t xml:space="preserve"> Note the log</w:t>
      </w:r>
      <w:r w:rsidR="00370F69">
        <w:rPr>
          <w:vertAlign w:val="subscript"/>
        </w:rPr>
        <w:t>10</w:t>
      </w:r>
      <w:r w:rsidR="00370F69">
        <w:t xml:space="preserve"> scale on the colour scale.</w:t>
      </w:r>
    </w:p>
    <w:p w14:paraId="13DD1AA3" w14:textId="3EB6BA82" w:rsidR="003370BC" w:rsidRDefault="003370BC"/>
    <w:p w14:paraId="031DD4B7" w14:textId="1087919D" w:rsidR="003370BC" w:rsidRPr="00D07536" w:rsidRDefault="003370BC">
      <w:pPr>
        <w:rPr>
          <w:color w:val="FF0000"/>
        </w:rPr>
      </w:pPr>
      <w:r>
        <w:rPr>
          <w:noProof/>
          <w:color w:val="FF0000"/>
        </w:rPr>
        <w:lastRenderedPageBreak/>
        <w:drawing>
          <wp:inline distT="0" distB="0" distL="0" distR="0" wp14:anchorId="1E75300A" wp14:editId="21DF59DF">
            <wp:extent cx="5732780" cy="81026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780" cy="8102600"/>
                    </a:xfrm>
                    <a:prstGeom prst="rect">
                      <a:avLst/>
                    </a:prstGeom>
                    <a:noFill/>
                    <a:ln>
                      <a:noFill/>
                    </a:ln>
                  </pic:spPr>
                </pic:pic>
              </a:graphicData>
            </a:graphic>
          </wp:inline>
        </w:drawing>
      </w:r>
    </w:p>
    <w:p w14:paraId="66FFA065" w14:textId="541BEA98" w:rsidR="004563DB" w:rsidRDefault="003370BC">
      <w:r>
        <w:t>Alternate Figure 5 (portrait for A4)</w:t>
      </w:r>
      <w:r w:rsidR="004563DB">
        <w:br w:type="page"/>
      </w:r>
    </w:p>
    <w:p w14:paraId="05EF92D3" w14:textId="77777777" w:rsidR="004563DB" w:rsidRDefault="004563DB"/>
    <w:p w14:paraId="51F6048D" w14:textId="3C2D9A2B" w:rsidR="004563DB" w:rsidRDefault="005A34A6">
      <w:r>
        <w:rPr>
          <w:noProof/>
        </w:rPr>
        <w:drawing>
          <wp:inline distT="0" distB="0" distL="0" distR="0" wp14:anchorId="3C803392" wp14:editId="7053408F">
            <wp:extent cx="5731510" cy="4039870"/>
            <wp:effectExtent l="0" t="0" r="254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ckwards endpoint faceted late summ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5353E706" w14:textId="47DFE360" w:rsidR="00F9321D" w:rsidRDefault="00F9321D" w:rsidP="00F9321D">
      <w:r w:rsidRPr="00466E8C">
        <w:rPr>
          <w:b/>
        </w:rPr>
        <w:t xml:space="preserve">Figure </w:t>
      </w:r>
      <w:r w:rsidR="00143ED9">
        <w:rPr>
          <w:b/>
        </w:rPr>
        <w:t>6</w:t>
      </w:r>
      <w:r>
        <w:t xml:space="preserve"> Backwards tracking of larvae spawned during summer</w:t>
      </w:r>
      <w:r w:rsidR="00A93D8C">
        <w:t xml:space="preserve"> (February &amp; March)</w:t>
      </w:r>
      <w:r>
        <w:t xml:space="preserve"> showing the likely spawning locations (</w:t>
      </w:r>
      <w:proofErr w:type="gramStart"/>
      <w:r>
        <w:t>500 degree</w:t>
      </w:r>
      <w:proofErr w:type="gramEnd"/>
      <w:r>
        <w:t xml:space="preserve"> days previously). </w:t>
      </w:r>
      <w:r w:rsidR="00E12DFF">
        <w:t>Colour represents the relative density of larvae as the number of released particles was arbitrary.</w:t>
      </w:r>
      <w:r>
        <w:t xml:space="preserve"> The </w:t>
      </w:r>
      <w:r w:rsidR="00E12DFF">
        <w:t>dashed line</w:t>
      </w:r>
      <w:r>
        <w:t xml:space="preserve"> box represents the boundary of the regional oceanographic model which provided the velocity fields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rsidR="00E12DFF">
        <w:t>. The black dots represent the release locations for the particles in each model.</w:t>
      </w:r>
    </w:p>
    <w:p w14:paraId="20242EE8" w14:textId="2962C184" w:rsidR="005A34A6" w:rsidRDefault="005A34A6" w:rsidP="00F9321D"/>
    <w:p w14:paraId="4CA6BF3E" w14:textId="763DDE5D" w:rsidR="003370BC" w:rsidRDefault="003370BC" w:rsidP="00F9321D">
      <w:r>
        <w:rPr>
          <w:noProof/>
        </w:rPr>
        <w:lastRenderedPageBreak/>
        <w:drawing>
          <wp:inline distT="0" distB="0" distL="0" distR="0" wp14:anchorId="0EDDCAB9" wp14:editId="5F7D2199">
            <wp:extent cx="5732780" cy="81026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8102600"/>
                    </a:xfrm>
                    <a:prstGeom prst="rect">
                      <a:avLst/>
                    </a:prstGeom>
                    <a:noFill/>
                    <a:ln>
                      <a:noFill/>
                    </a:ln>
                  </pic:spPr>
                </pic:pic>
              </a:graphicData>
            </a:graphic>
          </wp:inline>
        </w:drawing>
      </w:r>
    </w:p>
    <w:p w14:paraId="2017F05F" w14:textId="2649A6F9" w:rsidR="00A25863" w:rsidRDefault="003370BC">
      <w:r>
        <w:t xml:space="preserve">Alternate Figure 6 (Portrait for A4) </w:t>
      </w:r>
      <w:r w:rsidR="00A25863">
        <w:br w:type="page"/>
      </w:r>
    </w:p>
    <w:p w14:paraId="65EB67C3" w14:textId="52B8444B" w:rsidR="00A25863" w:rsidRDefault="002B5CB2" w:rsidP="00F9321D">
      <w:r>
        <w:rPr>
          <w:noProof/>
        </w:rPr>
        <w:lastRenderedPageBreak/>
        <w:drawing>
          <wp:inline distT="0" distB="0" distL="0" distR="0" wp14:anchorId="0220D368" wp14:editId="716C4E23">
            <wp:extent cx="5731510" cy="4040505"/>
            <wp:effectExtent l="0" t="0" r="254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IC CPUE Correla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6B2CEFAD" w14:textId="344C4129" w:rsidR="00A25863" w:rsidRPr="0027096E" w:rsidRDefault="001F05FB" w:rsidP="00F9321D">
      <w:pPr>
        <w:rPr>
          <w:b/>
          <w:bCs/>
        </w:rPr>
      </w:pPr>
      <w:r w:rsidRPr="001F05FB">
        <w:rPr>
          <w:b/>
        </w:rPr>
        <w:t>Figure 7</w:t>
      </w:r>
      <w:r>
        <w:t xml:space="preserve"> Catch-per-unit-effort from the Gippsland Lakes in Victoria for tailor caught in </w:t>
      </w:r>
      <w:r w:rsidR="002B5CB2">
        <w:t>seine</w:t>
      </w:r>
      <w:r>
        <w:t xml:space="preserve"> nets (kg </w:t>
      </w:r>
      <w:r w:rsidR="002B5CB2">
        <w:t>shot</w:t>
      </w:r>
      <w:r>
        <w:rPr>
          <w:vertAlign w:val="superscript"/>
        </w:rPr>
        <w:t>-1</w:t>
      </w:r>
      <w:r>
        <w:t xml:space="preserve">, black solid line) and the offset relative predicted settlement of </w:t>
      </w:r>
      <w:r>
        <w:rPr>
          <w:i/>
        </w:rPr>
        <w:t xml:space="preserve">P. saltatrix </w:t>
      </w:r>
      <w:r w:rsidRPr="001F05FB">
        <w:t>larvae</w:t>
      </w:r>
      <w:r>
        <w:rPr>
          <w:i/>
        </w:rPr>
        <w:t xml:space="preserve"> </w:t>
      </w:r>
      <w:r>
        <w:t xml:space="preserve">south of </w:t>
      </w:r>
      <w:r w:rsidR="002B5CB2">
        <w:t>37</w:t>
      </w:r>
      <w:r w:rsidR="002B5CB2">
        <w:rPr>
          <w:rFonts w:ascii="Times New Roman" w:hAnsi="Times New Roman" w:cs="Times New Roman"/>
        </w:rPr>
        <w:t>°</w:t>
      </w:r>
      <w:r w:rsidR="002B5CB2">
        <w:t xml:space="preserve"> S</w:t>
      </w:r>
      <w:r>
        <w:t xml:space="preserve"> (red dashed line). The predicted larval settlement is offset by 1 year to align the modal age of captured </w:t>
      </w:r>
      <w:r>
        <w:rPr>
          <w:i/>
        </w:rPr>
        <w:t>P. saltatrix</w:t>
      </w:r>
      <w:r>
        <w:t xml:space="preserve">. </w:t>
      </w:r>
      <w:r w:rsidR="00D25853">
        <w:t xml:space="preserve">The Pearson correlation coefficient of these two datasets is </w:t>
      </w:r>
      <w:r w:rsidR="00D25853">
        <w:rPr>
          <w:i/>
        </w:rPr>
        <w:t>r</w:t>
      </w:r>
      <w:r w:rsidR="00D25853">
        <w:t xml:space="preserve"> = 0.</w:t>
      </w:r>
      <w:r w:rsidR="002B5CB2">
        <w:t>463</w:t>
      </w:r>
      <w:r w:rsidR="0058671E">
        <w:t xml:space="preserve"> (</w:t>
      </w:r>
      <w:r w:rsidR="0058671E">
        <w:rPr>
          <w:i/>
        </w:rPr>
        <w:t>P</w:t>
      </w:r>
      <w:r w:rsidR="0058671E">
        <w:t xml:space="preserve"> = 0.0</w:t>
      </w:r>
      <w:r w:rsidR="002B5CB2">
        <w:t>34</w:t>
      </w:r>
      <w:r w:rsidR="0058671E">
        <w:t>)</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1816A8AE" w14:textId="77777777" w:rsidR="00CA6017" w:rsidRPr="00CA6017" w:rsidRDefault="00152C86" w:rsidP="00CA6017">
      <w:pPr>
        <w:pStyle w:val="EndNoteBibliography"/>
        <w:spacing w:after="0"/>
        <w:ind w:left="720" w:hanging="720"/>
      </w:pPr>
      <w:r>
        <w:fldChar w:fldCharType="begin"/>
      </w:r>
      <w:r>
        <w:instrText xml:space="preserve"> ADDIN EN.REFLIST </w:instrText>
      </w:r>
      <w:r>
        <w:fldChar w:fldCharType="separate"/>
      </w:r>
      <w:r w:rsidR="00CA6017" w:rsidRPr="00CA6017">
        <w:t xml:space="preserve">Aguilar, L. A., S. A. Matthews, D. J. Ayre, and T. E. Minchinton. 2019. Modelling the differences between El Niño and La Niña years and planktonic larval duration on dispersal across the southeast Australian biogeographic barrier. Geo: Geography and Environment </w:t>
      </w:r>
      <w:r w:rsidR="00CA6017" w:rsidRPr="00CA6017">
        <w:rPr>
          <w:b/>
        </w:rPr>
        <w:t>6</w:t>
      </w:r>
      <w:r w:rsidR="00CA6017" w:rsidRPr="00CA6017">
        <w:t>:e00074.</w:t>
      </w:r>
    </w:p>
    <w:p w14:paraId="1529FCF0" w14:textId="77777777" w:rsidR="00CA6017" w:rsidRPr="00CA6017" w:rsidRDefault="00CA6017" w:rsidP="00CA6017">
      <w:pPr>
        <w:pStyle w:val="EndNoteBibliography"/>
        <w:spacing w:after="0"/>
        <w:ind w:left="720" w:hanging="720"/>
      </w:pPr>
      <w:r w:rsidRPr="00CA6017">
        <w:t xml:space="preserve">Andrello, M., D. Mouillot, J. Beuvier, C. Albouy, W. Thuiller, and S. Manel. 2013. Low Connectivity between Mediterranean Marine Protected Areas: A Biophysical Modeling Approach for the Dusky Grouper </w:t>
      </w:r>
      <w:r w:rsidRPr="00CA6017">
        <w:rPr>
          <w:i/>
        </w:rPr>
        <w:t>Epinephelus marginatus</w:t>
      </w:r>
      <w:r w:rsidRPr="00CA6017">
        <w:t xml:space="preserve">. PLOS ONE </w:t>
      </w:r>
      <w:r w:rsidRPr="00CA6017">
        <w:rPr>
          <w:b/>
        </w:rPr>
        <w:t>8</w:t>
      </w:r>
      <w:r w:rsidRPr="00CA6017">
        <w:t>:e68564.</w:t>
      </w:r>
    </w:p>
    <w:p w14:paraId="63BEBCAD" w14:textId="77777777" w:rsidR="00CA6017" w:rsidRPr="00CA6017" w:rsidRDefault="00CA6017" w:rsidP="00CA6017">
      <w:pPr>
        <w:pStyle w:val="EndNoteBibliography"/>
        <w:spacing w:after="0"/>
        <w:ind w:left="720" w:hanging="720"/>
      </w:pPr>
      <w:r w:rsidRPr="00CA6017">
        <w:t xml:space="preserve">Brodie, S., L. Litherland, J. Stewart, H. T. Schilling, J. G. Pepperell, and I. M. Suthers. 2018. Citizen science records describe the distribution and migratory behaviour of a piscivorous predator, </w:t>
      </w:r>
      <w:r w:rsidRPr="00CA6017">
        <w:rPr>
          <w:i/>
        </w:rPr>
        <w:t>Pomatomus saltatrix</w:t>
      </w:r>
      <w:r w:rsidRPr="00CA6017">
        <w:t xml:space="preserve">. ICES Journal of Marine Science </w:t>
      </w:r>
      <w:r w:rsidRPr="00CA6017">
        <w:rPr>
          <w:b/>
        </w:rPr>
        <w:t>75</w:t>
      </w:r>
      <w:r w:rsidRPr="00CA6017">
        <w:t>:1573-1582.</w:t>
      </w:r>
    </w:p>
    <w:p w14:paraId="2305CF62" w14:textId="77777777" w:rsidR="00CA6017" w:rsidRPr="00CA6017" w:rsidRDefault="00CA6017" w:rsidP="00CA6017">
      <w:pPr>
        <w:pStyle w:val="EndNoteBibliography"/>
        <w:spacing w:after="0"/>
        <w:ind w:left="720" w:hanging="720"/>
      </w:pPr>
      <w:r w:rsidRPr="00CA6017">
        <w:t xml:space="preserve">Cetina-Heredia, P., M. Roughan, G. Liggins, M. A. Coleman, and A. Jeffs. 2019. Mesoscale circulation determines broad spatio-temporal settlement patterns of lobster. PLOS ONE </w:t>
      </w:r>
      <w:r w:rsidRPr="00CA6017">
        <w:rPr>
          <w:b/>
        </w:rPr>
        <w:t>14</w:t>
      </w:r>
      <w:r w:rsidRPr="00CA6017">
        <w:t>:e0211722.</w:t>
      </w:r>
    </w:p>
    <w:p w14:paraId="1F711896" w14:textId="77777777" w:rsidR="00CA6017" w:rsidRPr="00CA6017" w:rsidRDefault="00CA6017" w:rsidP="00CA6017">
      <w:pPr>
        <w:pStyle w:val="EndNoteBibliography"/>
        <w:spacing w:after="0"/>
        <w:ind w:left="720" w:hanging="720"/>
      </w:pPr>
      <w:r w:rsidRPr="00CA6017">
        <w:t xml:space="preserve">Cetina-Heredia, P., M. Roughan, E. van Sebille, and M. A. Coleman. 2014. Long-term trends in the East Australian Current separation latitude and eddy driven transport. Journal of Geophysical Research. C. Oceans </w:t>
      </w:r>
      <w:r w:rsidRPr="00CA6017">
        <w:rPr>
          <w:b/>
        </w:rPr>
        <w:t>119</w:t>
      </w:r>
      <w:r w:rsidRPr="00CA6017">
        <w:t>:4351-4366.</w:t>
      </w:r>
    </w:p>
    <w:p w14:paraId="5FF4098B" w14:textId="77777777" w:rsidR="00CA6017" w:rsidRPr="00CA6017" w:rsidRDefault="00CA6017" w:rsidP="00CA6017">
      <w:pPr>
        <w:pStyle w:val="EndNoteBibliography"/>
        <w:spacing w:after="0"/>
        <w:ind w:left="720" w:hanging="720"/>
      </w:pPr>
      <w:r w:rsidRPr="00CA6017">
        <w:t xml:space="preserve">Coleman, M. A., M. Roughan, H. S. Macdonald, S. D. Connell, B. M. Gillanders, B. P. Kelaher, and P. D. Steinberg. 2011. Variation in the strength of continental boundary currents determines continent-wide connectivity in kelp. Journal of Ecology </w:t>
      </w:r>
      <w:r w:rsidRPr="00CA6017">
        <w:rPr>
          <w:b/>
        </w:rPr>
        <w:t>99</w:t>
      </w:r>
      <w:r w:rsidRPr="00CA6017">
        <w:t>:1026-1032.</w:t>
      </w:r>
    </w:p>
    <w:p w14:paraId="5401ED20" w14:textId="77777777" w:rsidR="00CA6017" w:rsidRPr="00CA6017" w:rsidRDefault="00CA6017" w:rsidP="00CA6017">
      <w:pPr>
        <w:pStyle w:val="EndNoteBibliography"/>
        <w:spacing w:after="0"/>
        <w:ind w:left="720" w:hanging="720"/>
      </w:pPr>
      <w:r w:rsidRPr="00CA6017">
        <w:t xml:space="preserve">Cowen, R. K., C. B. Paris, and A. Srinivasan. 2006. Scaling of Connectivity in Marine Populations. Science </w:t>
      </w:r>
      <w:r w:rsidRPr="00CA6017">
        <w:rPr>
          <w:b/>
        </w:rPr>
        <w:t>311</w:t>
      </w:r>
      <w:r w:rsidRPr="00CA6017">
        <w:t>:522.</w:t>
      </w:r>
    </w:p>
    <w:p w14:paraId="42BB55D3" w14:textId="77777777" w:rsidR="00CA6017" w:rsidRPr="00CA6017" w:rsidRDefault="00CA6017" w:rsidP="00CA6017">
      <w:pPr>
        <w:pStyle w:val="EndNoteBibliography"/>
        <w:spacing w:after="0"/>
        <w:ind w:left="720" w:hanging="720"/>
      </w:pPr>
      <w:r w:rsidRPr="00CA6017">
        <w:t xml:space="preserve">Cowen, R. K., and S. Sponaugle. 2009. Larval Dispersal and Marine Population Connectivity. Annual Review of Marine Science </w:t>
      </w:r>
      <w:r w:rsidRPr="00CA6017">
        <w:rPr>
          <w:b/>
        </w:rPr>
        <w:t>1</w:t>
      </w:r>
      <w:r w:rsidRPr="00CA6017">
        <w:t>:443-466.</w:t>
      </w:r>
    </w:p>
    <w:p w14:paraId="6229A263" w14:textId="77777777" w:rsidR="00CA6017" w:rsidRPr="00CA6017" w:rsidRDefault="00CA6017" w:rsidP="00CA6017">
      <w:pPr>
        <w:pStyle w:val="EndNoteBibliography"/>
        <w:spacing w:after="0"/>
        <w:ind w:left="720" w:hanging="720"/>
      </w:pPr>
      <w:r w:rsidRPr="00CA6017">
        <w:t xml:space="preserve">Davies, K. T. A., W. C. Gentleman, C. DiBacco, and C. L. Johnson. 2014. Semi-annual spawning in marine scallops strengthens larval recruitment and connectivity on Georges Bank: a model study. Marine Ecology Progress Series </w:t>
      </w:r>
      <w:r w:rsidRPr="00CA6017">
        <w:rPr>
          <w:b/>
        </w:rPr>
        <w:t>516</w:t>
      </w:r>
      <w:r w:rsidRPr="00CA6017">
        <w:t>:209-227.</w:t>
      </w:r>
    </w:p>
    <w:p w14:paraId="6DE6EA79" w14:textId="77777777" w:rsidR="00CA6017" w:rsidRPr="00CA6017" w:rsidRDefault="00CA6017" w:rsidP="00CA6017">
      <w:pPr>
        <w:pStyle w:val="EndNoteBibliography"/>
        <w:spacing w:after="0"/>
        <w:ind w:left="720" w:hanging="720"/>
      </w:pPr>
      <w:r w:rsidRPr="00CA6017">
        <w:t xml:space="preserve">Delandmeter, P., and E. van Sebille. 2019. The Parcels v2.0 Lagrangian framework: new field interpolation schemes. Geosci. Model Dev. Discuss. </w:t>
      </w:r>
      <w:r w:rsidRPr="00CA6017">
        <w:rPr>
          <w:b/>
        </w:rPr>
        <w:t>2019</w:t>
      </w:r>
      <w:r w:rsidRPr="00CA6017">
        <w:t>:1-24.</w:t>
      </w:r>
    </w:p>
    <w:p w14:paraId="6ADAE020" w14:textId="77777777" w:rsidR="00CA6017" w:rsidRPr="00CA6017" w:rsidRDefault="00CA6017" w:rsidP="00CA6017">
      <w:pPr>
        <w:pStyle w:val="EndNoteBibliography"/>
        <w:spacing w:after="0"/>
        <w:ind w:left="720" w:hanging="720"/>
      </w:pPr>
      <w:r w:rsidRPr="00CA6017">
        <w:t xml:space="preserve">Deuel, D. G., J. R. Clark, and A. J. Mansueti. 1966. Description of embryonic and early larval stages of bluefish, </w:t>
      </w:r>
      <w:r w:rsidRPr="00CA6017">
        <w:rPr>
          <w:i/>
        </w:rPr>
        <w:t>Pomatomus saltatrix</w:t>
      </w:r>
      <w:r w:rsidRPr="00CA6017">
        <w:t xml:space="preserve">. Transactions of the American Fisheries Society </w:t>
      </w:r>
      <w:r w:rsidRPr="00CA6017">
        <w:rPr>
          <w:b/>
        </w:rPr>
        <w:t>95</w:t>
      </w:r>
      <w:r w:rsidRPr="00CA6017">
        <w:t>:264-271.</w:t>
      </w:r>
    </w:p>
    <w:p w14:paraId="30DF3FEC" w14:textId="77777777" w:rsidR="00CA6017" w:rsidRPr="00CA6017" w:rsidRDefault="00CA6017" w:rsidP="00CA6017">
      <w:pPr>
        <w:pStyle w:val="EndNoteBibliography"/>
        <w:spacing w:after="0"/>
        <w:ind w:left="720" w:hanging="720"/>
      </w:pPr>
      <w:r w:rsidRPr="00CA6017">
        <w:t xml:space="preserve">Everett, J. D., M. E. Baird, P. R. Oke, and I. M. Suthers. 2012. An avenue of eddies: Quantifying the biophysical properties of mesoscale eddies in the Tasman Sea. Geophysical Research Letters </w:t>
      </w:r>
      <w:r w:rsidRPr="00CA6017">
        <w:rPr>
          <w:b/>
        </w:rPr>
        <w:t>39</w:t>
      </w:r>
      <w:r w:rsidRPr="00CA6017">
        <w:t>:n/a-n/a.</w:t>
      </w:r>
    </w:p>
    <w:p w14:paraId="0D530194" w14:textId="77777777" w:rsidR="00CA6017" w:rsidRPr="00CA6017" w:rsidRDefault="00CA6017" w:rsidP="00CA6017">
      <w:pPr>
        <w:pStyle w:val="EndNoteBibliography"/>
        <w:spacing w:after="0"/>
        <w:ind w:left="720" w:hanging="720"/>
      </w:pPr>
      <w:r w:rsidRPr="00CA6017">
        <w:t xml:space="preserve">Everett, J. D., E. Sebille, M. D. Taylor, I. M. Suthers, C. Setio, P. Cetina-Heredia, and J. A. Smith. 2017. Dispersal of Eastern King Prawn larvae in a western boundary current: New insights from particle tracking. Fisheries Oceanography </w:t>
      </w:r>
      <w:r w:rsidRPr="00CA6017">
        <w:rPr>
          <w:b/>
        </w:rPr>
        <w:t>26</w:t>
      </w:r>
      <w:r w:rsidRPr="00CA6017">
        <w:t>:513-525.</w:t>
      </w:r>
    </w:p>
    <w:p w14:paraId="0C4B65EB" w14:textId="77777777" w:rsidR="00CA6017" w:rsidRPr="00CA6017" w:rsidRDefault="00CA6017" w:rsidP="00CA6017">
      <w:pPr>
        <w:pStyle w:val="EndNoteBibliography"/>
        <w:spacing w:after="0"/>
        <w:ind w:left="720" w:hanging="720"/>
      </w:pPr>
      <w:r w:rsidRPr="00CA6017">
        <w:t xml:space="preserve">Fraser, C. I., A. K. Morrison, A. M. Hogg, E. C. Macaya, E. van Sebille, P. G. Ryan, A. Padovan, C. Jack, N. Valdivia, and J. M. Waters. 2018. Antarctica’s ecological isolation will be broken by storm-driven dispersal and warming. Nature Climate Change </w:t>
      </w:r>
      <w:r w:rsidRPr="00CA6017">
        <w:rPr>
          <w:b/>
        </w:rPr>
        <w:t>8</w:t>
      </w:r>
      <w:r w:rsidRPr="00CA6017">
        <w:t>:704-708.</w:t>
      </w:r>
    </w:p>
    <w:p w14:paraId="711D07FF" w14:textId="77777777" w:rsidR="00CA6017" w:rsidRPr="00CA6017" w:rsidRDefault="00CA6017" w:rsidP="00CA6017">
      <w:pPr>
        <w:pStyle w:val="EndNoteBibliography"/>
        <w:spacing w:after="0"/>
        <w:ind w:left="720" w:hanging="720"/>
      </w:pPr>
      <w:r w:rsidRPr="00CA6017">
        <w:t xml:space="preserve">Gallego, A., E. W. North, and P. Petitgas. 2007. Introduction: status and future of modelling physical-biological interactions during the early life of fishes. Marine Ecology Progress Series </w:t>
      </w:r>
      <w:r w:rsidRPr="00CA6017">
        <w:rPr>
          <w:b/>
        </w:rPr>
        <w:t>347</w:t>
      </w:r>
      <w:r w:rsidRPr="00CA6017">
        <w:t>:121-126.</w:t>
      </w:r>
    </w:p>
    <w:p w14:paraId="4025B063" w14:textId="77777777" w:rsidR="00CA6017" w:rsidRPr="00CA6017" w:rsidRDefault="00CA6017" w:rsidP="00CA6017">
      <w:pPr>
        <w:pStyle w:val="EndNoteBibliography"/>
        <w:spacing w:after="0"/>
        <w:ind w:left="720" w:hanging="720"/>
      </w:pPr>
      <w:r w:rsidRPr="00CA6017">
        <w:t xml:space="preserve">Green, B. S., and R. Fisher. 2004. Temperature influences swimming speed, growth and larval duration in coral reef fish larvae. Journal of Experimental Marine Biology and Ecology </w:t>
      </w:r>
      <w:r w:rsidRPr="00CA6017">
        <w:rPr>
          <w:b/>
        </w:rPr>
        <w:t>299</w:t>
      </w:r>
      <w:r w:rsidRPr="00CA6017">
        <w:t>:115-132.</w:t>
      </w:r>
    </w:p>
    <w:p w14:paraId="1005FFA6" w14:textId="77777777" w:rsidR="00CA6017" w:rsidRPr="00CA6017" w:rsidRDefault="00CA6017" w:rsidP="00CA6017">
      <w:pPr>
        <w:pStyle w:val="EndNoteBibliography"/>
        <w:spacing w:after="0"/>
        <w:ind w:left="720" w:hanging="720"/>
      </w:pPr>
      <w:r w:rsidRPr="00CA6017">
        <w:t xml:space="preserve">Hare, J. A., and R. K. Cowen. 1994. Ontogeny and otolith microstructure of bluefish </w:t>
      </w:r>
      <w:r w:rsidRPr="00CA6017">
        <w:rPr>
          <w:i/>
        </w:rPr>
        <w:t>Pomatomus saltatrix</w:t>
      </w:r>
      <w:r w:rsidRPr="00CA6017">
        <w:t xml:space="preserve"> (Pisces: Pomatomidae). Marine Biology </w:t>
      </w:r>
      <w:r w:rsidRPr="00CA6017">
        <w:rPr>
          <w:b/>
        </w:rPr>
        <w:t>118</w:t>
      </w:r>
      <w:r w:rsidRPr="00CA6017">
        <w:t>:541-550.</w:t>
      </w:r>
    </w:p>
    <w:p w14:paraId="6C518CA2" w14:textId="77777777" w:rsidR="00CA6017" w:rsidRPr="00CA6017" w:rsidRDefault="00CA6017" w:rsidP="00CA6017">
      <w:pPr>
        <w:pStyle w:val="EndNoteBibliography"/>
        <w:spacing w:after="0"/>
        <w:ind w:left="720" w:hanging="720"/>
      </w:pPr>
      <w:r w:rsidRPr="00CA6017">
        <w:t xml:space="preserve">Hare, J. A., and R. K. Cowen. 1995. Effect of age, growth rate, and ontogeny on the otolith size – fish size relationship in bluefish, </w:t>
      </w:r>
      <w:r w:rsidRPr="00CA6017">
        <w:rPr>
          <w:i/>
        </w:rPr>
        <w:t>Pomatomus saltatrix</w:t>
      </w:r>
      <w:r w:rsidRPr="00CA6017">
        <w:t xml:space="preserve">, and the implications for back-calculation of size in fish early life history stages. Canadian Journal of Fisheries and Aquatic Sciences </w:t>
      </w:r>
      <w:r w:rsidRPr="00CA6017">
        <w:rPr>
          <w:b/>
        </w:rPr>
        <w:t>52</w:t>
      </w:r>
      <w:r w:rsidRPr="00CA6017">
        <w:t>:1909-1922.</w:t>
      </w:r>
    </w:p>
    <w:p w14:paraId="08E853B7" w14:textId="77777777" w:rsidR="00CA6017" w:rsidRPr="00CA6017" w:rsidRDefault="00CA6017" w:rsidP="00CA6017">
      <w:pPr>
        <w:pStyle w:val="EndNoteBibliography"/>
        <w:spacing w:after="0"/>
        <w:ind w:left="720" w:hanging="720"/>
      </w:pPr>
      <w:r w:rsidRPr="00CA6017">
        <w:lastRenderedPageBreak/>
        <w:t>Hare, J. A., and R. K. Cowen. 1996. Transport mechanisms of larval and pelagic juvenile bluefish (</w:t>
      </w:r>
      <w:r w:rsidRPr="00CA6017">
        <w:rPr>
          <w:i/>
        </w:rPr>
        <w:t>Pomatomus saltatrix</w:t>
      </w:r>
      <w:r w:rsidRPr="00CA6017">
        <w:t xml:space="preserve">) from South Atlantic Bight spawning grounds to Middle Atlantic Bight nursery habitats. Limnology and Oceanography </w:t>
      </w:r>
      <w:r w:rsidRPr="00CA6017">
        <w:rPr>
          <w:b/>
        </w:rPr>
        <w:t>41</w:t>
      </w:r>
      <w:r w:rsidRPr="00CA6017">
        <w:t>:1264-1280.</w:t>
      </w:r>
    </w:p>
    <w:p w14:paraId="5BBED151" w14:textId="77777777" w:rsidR="00CA6017" w:rsidRPr="00CA6017" w:rsidRDefault="00CA6017" w:rsidP="00CA6017">
      <w:pPr>
        <w:pStyle w:val="EndNoteBibliography"/>
        <w:spacing w:after="0"/>
        <w:ind w:left="720" w:hanging="720"/>
      </w:pPr>
      <w:r w:rsidRPr="00CA6017">
        <w:t xml:space="preserve">Hare, J. A., and R. K. Cowen. 1997. Size, growth, development, and survival of the planktonic larvae of </w:t>
      </w:r>
      <w:r w:rsidRPr="00CA6017">
        <w:rPr>
          <w:i/>
        </w:rPr>
        <w:t>Pomatomus saltatrix</w:t>
      </w:r>
      <w:r w:rsidRPr="00CA6017">
        <w:t xml:space="preserve"> (Pisces: Pomatomidae). Ecology </w:t>
      </w:r>
      <w:r w:rsidRPr="00CA6017">
        <w:rPr>
          <w:b/>
        </w:rPr>
        <w:t>78</w:t>
      </w:r>
      <w:r w:rsidRPr="00CA6017">
        <w:t>:2415-2431.</w:t>
      </w:r>
    </w:p>
    <w:p w14:paraId="52AD81B4" w14:textId="77777777" w:rsidR="00CA6017" w:rsidRPr="00CA6017" w:rsidRDefault="00CA6017" w:rsidP="00CA6017">
      <w:pPr>
        <w:pStyle w:val="EndNoteBibliography"/>
        <w:spacing w:after="0"/>
        <w:ind w:left="720" w:hanging="720"/>
      </w:pPr>
      <w:r w:rsidRPr="00CA6017">
        <w:t xml:space="preserve">Hinrichsen, H.-H., M. Dickey-Collas, M. Huret, M. A. Peck, and F. B. Vikebø. 2011. Evaluating the suitability of coupled biophysical models for fishery management. ICES Journal of Marine Science </w:t>
      </w:r>
      <w:r w:rsidRPr="00CA6017">
        <w:rPr>
          <w:b/>
        </w:rPr>
        <w:t>68</w:t>
      </w:r>
      <w:r w:rsidRPr="00CA6017">
        <w:t>:1478-1487.</w:t>
      </w:r>
    </w:p>
    <w:p w14:paraId="43D6408F" w14:textId="77777777" w:rsidR="00CA6017" w:rsidRPr="00CA6017" w:rsidRDefault="00CA6017" w:rsidP="00CA6017">
      <w:pPr>
        <w:pStyle w:val="EndNoteBibliography"/>
        <w:spacing w:after="0"/>
        <w:ind w:left="720" w:hanging="720"/>
      </w:pPr>
      <w:r w:rsidRPr="00CA6017">
        <w:t xml:space="preserve">Houde, E. D. 1989a. Comparative growth, mortality, and energetics of marine fish larvae: temperature and implied latitudinal effects. Fishery Bulletin </w:t>
      </w:r>
      <w:r w:rsidRPr="00CA6017">
        <w:rPr>
          <w:b/>
        </w:rPr>
        <w:t>87</w:t>
      </w:r>
      <w:r w:rsidRPr="00CA6017">
        <w:t>:471-495.</w:t>
      </w:r>
    </w:p>
    <w:p w14:paraId="3BC6D765" w14:textId="77777777" w:rsidR="00CA6017" w:rsidRPr="00CA6017" w:rsidRDefault="00CA6017" w:rsidP="00CA6017">
      <w:pPr>
        <w:pStyle w:val="EndNoteBibliography"/>
        <w:spacing w:after="0"/>
        <w:ind w:left="720" w:hanging="720"/>
      </w:pPr>
      <w:r w:rsidRPr="00CA6017">
        <w:t xml:space="preserve">Houde, E. D. 1989b. Subtleties and episodes in the early life of fishes. Journal of Fish Biology </w:t>
      </w:r>
      <w:r w:rsidRPr="00CA6017">
        <w:rPr>
          <w:b/>
        </w:rPr>
        <w:t>35</w:t>
      </w:r>
      <w:r w:rsidRPr="00CA6017">
        <w:t>:29-38.</w:t>
      </w:r>
    </w:p>
    <w:p w14:paraId="3F21A0BA" w14:textId="77777777" w:rsidR="00CA6017" w:rsidRPr="00CA6017" w:rsidRDefault="00CA6017" w:rsidP="00CA6017">
      <w:pPr>
        <w:pStyle w:val="EndNoteBibliography"/>
        <w:spacing w:after="0"/>
        <w:ind w:left="720" w:hanging="720"/>
      </w:pPr>
      <w:r w:rsidRPr="00CA6017">
        <w:t xml:space="preserve">Juanes, F., J. A. Hare, and A. G. Miskiewicz. 1996. Comparing early life history strategies of </w:t>
      </w:r>
      <w:r w:rsidRPr="00CA6017">
        <w:rPr>
          <w:i/>
        </w:rPr>
        <w:t>Pomatomus saltatrix</w:t>
      </w:r>
      <w:r w:rsidRPr="00CA6017">
        <w:t xml:space="preserve">: a global approach. Marine &amp; Freshwater Research </w:t>
      </w:r>
      <w:r w:rsidRPr="00CA6017">
        <w:rPr>
          <w:b/>
        </w:rPr>
        <w:t>47</w:t>
      </w:r>
      <w:r w:rsidRPr="00CA6017">
        <w:t>:365-379.</w:t>
      </w:r>
    </w:p>
    <w:p w14:paraId="358B32AA" w14:textId="77777777" w:rsidR="00CA6017" w:rsidRPr="00CA6017" w:rsidRDefault="00CA6017" w:rsidP="00CA6017">
      <w:pPr>
        <w:pStyle w:val="EndNoteBibliography"/>
        <w:spacing w:after="0"/>
        <w:ind w:left="720" w:hanging="720"/>
      </w:pPr>
      <w:r w:rsidRPr="00CA6017">
        <w:t xml:space="preserve">Kerry, C., B. Powell, M. Roughan, and P. Oke. 2016. Development and evaluation of a high-resolution reanalysis of the East Australian Current region using the Regional Ocean Modelling System (ROMS 3.4) and Incremental Strong-Constraint 4-Dimensional Variational (IS4D-Var) data assimilation. Geoscientific Model Development </w:t>
      </w:r>
      <w:r w:rsidRPr="00CA6017">
        <w:rPr>
          <w:b/>
        </w:rPr>
        <w:t>9</w:t>
      </w:r>
      <w:r w:rsidRPr="00CA6017">
        <w:t>:3779-3801.</w:t>
      </w:r>
    </w:p>
    <w:p w14:paraId="1A665CAD" w14:textId="77777777" w:rsidR="00CA6017" w:rsidRPr="00CA6017" w:rsidRDefault="00CA6017" w:rsidP="00CA6017">
      <w:pPr>
        <w:pStyle w:val="EndNoteBibliography"/>
        <w:spacing w:after="0"/>
        <w:ind w:left="720" w:hanging="720"/>
      </w:pPr>
      <w:r w:rsidRPr="00CA6017">
        <w:t xml:space="preserve">Lambert, T. C., and D. M. Ware. 1984. Reproductive strategies of demersal and pelagic spawning fish. Canadian Journal of Fisheries and Aquatic Sciences </w:t>
      </w:r>
      <w:r w:rsidRPr="00CA6017">
        <w:rPr>
          <w:b/>
        </w:rPr>
        <w:t>41</w:t>
      </w:r>
      <w:r w:rsidRPr="00CA6017">
        <w:t>:1565-1569.</w:t>
      </w:r>
    </w:p>
    <w:p w14:paraId="2858EDB7" w14:textId="77777777" w:rsidR="00CA6017" w:rsidRPr="00CA6017" w:rsidRDefault="00CA6017" w:rsidP="00CA6017">
      <w:pPr>
        <w:pStyle w:val="EndNoteBibliography"/>
        <w:spacing w:after="0"/>
        <w:ind w:left="720" w:hanging="720"/>
      </w:pPr>
      <w:r w:rsidRPr="00CA6017">
        <w:t xml:space="preserve">Lange, M., and E. van Sebille. 2017. Parcels v0.9: prototyping a Lagrangian ocean analysis framework for the petascale age. Geoscientific Model Development </w:t>
      </w:r>
      <w:r w:rsidRPr="00CA6017">
        <w:rPr>
          <w:b/>
        </w:rPr>
        <w:t>10</w:t>
      </w:r>
      <w:r w:rsidRPr="00CA6017">
        <w:t>:4175-4186.</w:t>
      </w:r>
    </w:p>
    <w:p w14:paraId="174AB8BB" w14:textId="77777777" w:rsidR="00CA6017" w:rsidRPr="00CA6017" w:rsidRDefault="00CA6017" w:rsidP="00CA6017">
      <w:pPr>
        <w:pStyle w:val="EndNoteBibliography"/>
        <w:spacing w:after="0"/>
        <w:ind w:left="720" w:hanging="720"/>
      </w:pPr>
      <w:r w:rsidRPr="00CA6017">
        <w:t>Leigh, G. M., M. F. O'Neill, and J. Stewart. 2017. Stock assessment of the Australian east coast tailor (</w:t>
      </w:r>
      <w:r w:rsidRPr="00CA6017">
        <w:rPr>
          <w:i/>
        </w:rPr>
        <w:t>Pomatomus saltatrix</w:t>
      </w:r>
      <w:r w:rsidRPr="00CA6017">
        <w:t>) fishery. Queensland Department of Agriculture and Fisheries, Brisbane.</w:t>
      </w:r>
    </w:p>
    <w:p w14:paraId="680F796A" w14:textId="77777777" w:rsidR="00CA6017" w:rsidRPr="00CA6017" w:rsidRDefault="00CA6017" w:rsidP="00CA6017">
      <w:pPr>
        <w:pStyle w:val="EndNoteBibliography"/>
        <w:spacing w:after="0"/>
        <w:ind w:left="720" w:hanging="720"/>
      </w:pPr>
      <w:r w:rsidRPr="00CA6017">
        <w:t xml:space="preserve">Litherland, L., J. Andrews, J. Stewart, and P. Lewis. 2016. Tailor </w:t>
      </w:r>
      <w:r w:rsidRPr="00CA6017">
        <w:rPr>
          <w:i/>
        </w:rPr>
        <w:t>Pomatomus saltatrix</w:t>
      </w:r>
      <w:r w:rsidRPr="00CA6017">
        <w:t>.</w:t>
      </w:r>
      <w:r w:rsidRPr="00CA6017">
        <w:rPr>
          <w:i/>
        </w:rPr>
        <w:t>in</w:t>
      </w:r>
      <w:r w:rsidRPr="00CA6017">
        <w:t xml:space="preserve"> C. Stewardson, J. Andrews, C. Ashby, M. Haddon, K. Hartmann, P. Hone, P. Horvat, S. Mayfield, A. Roelofs, K. Sainsbury, T. Saunders, J. Stewart, I. Stobutzki, and B. Wise, editors. Status of Australian fish stocks reports 2016. Fisheries Research and Development Corporation, Canberra.</w:t>
      </w:r>
    </w:p>
    <w:p w14:paraId="714B2842" w14:textId="77777777" w:rsidR="00CA6017" w:rsidRPr="00CA6017" w:rsidRDefault="00CA6017" w:rsidP="00CA6017">
      <w:pPr>
        <w:pStyle w:val="EndNoteBibliography"/>
        <w:spacing w:after="0"/>
        <w:ind w:left="720" w:hanging="720"/>
      </w:pPr>
      <w:r w:rsidRPr="00CA6017">
        <w:t xml:space="preserve">Maunder, M. N., J. R. Sibert, A. Fonteneau, J. Hampton, P. Kleiber, and S. J. Harley. 2006. Interpreting catch per unit effort data to assess the status of individual stocks and communities. ICES Journal of Marine Science </w:t>
      </w:r>
      <w:r w:rsidRPr="00CA6017">
        <w:rPr>
          <w:b/>
        </w:rPr>
        <w:t>63</w:t>
      </w:r>
      <w:r w:rsidRPr="00CA6017">
        <w:t>:1373-1385.</w:t>
      </w:r>
    </w:p>
    <w:p w14:paraId="21130B85" w14:textId="77777777" w:rsidR="00CA6017" w:rsidRPr="00CA6017" w:rsidRDefault="00CA6017" w:rsidP="00CA6017">
      <w:pPr>
        <w:pStyle w:val="EndNoteBibliography"/>
        <w:spacing w:after="0"/>
        <w:ind w:left="720" w:hanging="720"/>
      </w:pPr>
      <w:r w:rsidRPr="00CA6017">
        <w:t>Miranda, T., J. A. Smith, I. M. Suthers, D. Mazumder, D. O. Cruz, H. T. Schilling, K. Searle, and A. Vergés. 2019. Convictfish on the move: variation in growth and trophic niche space along a latitudinal gradient. ICES Journal of Marine Science.</w:t>
      </w:r>
    </w:p>
    <w:p w14:paraId="0BBBE960" w14:textId="77777777" w:rsidR="00CA6017" w:rsidRPr="00CA6017" w:rsidRDefault="00CA6017" w:rsidP="00CA6017">
      <w:pPr>
        <w:pStyle w:val="EndNoteBibliography"/>
        <w:spacing w:after="0"/>
        <w:ind w:left="720" w:hanging="720"/>
      </w:pPr>
      <w:r w:rsidRPr="00CA6017">
        <w:t>Miskiewicz, A. G., B. D. Bruce, and P. Dixon. 1996. Distribution of tailor (</w:t>
      </w:r>
      <w:r w:rsidRPr="00CA6017">
        <w:rPr>
          <w:i/>
        </w:rPr>
        <w:t>Pomatomus saltatrix</w:t>
      </w:r>
      <w:r w:rsidRPr="00CA6017">
        <w:t xml:space="preserve">) larvae along the coast of New South Wales, Australia. Marine and Freshwater Research </w:t>
      </w:r>
      <w:r w:rsidRPr="00CA6017">
        <w:rPr>
          <w:b/>
        </w:rPr>
        <w:t>47</w:t>
      </w:r>
      <w:r w:rsidRPr="00CA6017">
        <w:t>:331-336.</w:t>
      </w:r>
    </w:p>
    <w:p w14:paraId="144F1184" w14:textId="77777777" w:rsidR="00CA6017" w:rsidRPr="00CA6017" w:rsidRDefault="00CA6017" w:rsidP="00CA6017">
      <w:pPr>
        <w:pStyle w:val="EndNoteBibliography"/>
        <w:spacing w:after="0"/>
        <w:ind w:left="720" w:hanging="720"/>
      </w:pPr>
      <w:r w:rsidRPr="00CA6017">
        <w:t>Munroe, D. M., D. Haidvogel, J. C. Caracappa, J. M. Klinck, E. N. Powell, E. E. Hofmann, B. V. Shank, and D. R. Hart. 2018. Modeling larval dispersal and connectivity for Atlantic sea scallop (</w:t>
      </w:r>
      <w:r w:rsidRPr="00CA6017">
        <w:rPr>
          <w:i/>
        </w:rPr>
        <w:t>Placopecten magellanicus</w:t>
      </w:r>
      <w:r w:rsidRPr="00CA6017">
        <w:t xml:space="preserve">) in the Middle Atlantic Bight. Fisheries Research </w:t>
      </w:r>
      <w:r w:rsidRPr="00CA6017">
        <w:rPr>
          <w:b/>
        </w:rPr>
        <w:t>208</w:t>
      </w:r>
      <w:r w:rsidRPr="00CA6017">
        <w:t>:7-15.</w:t>
      </w:r>
    </w:p>
    <w:p w14:paraId="7A30F90B" w14:textId="77777777" w:rsidR="00CA6017" w:rsidRPr="00CA6017" w:rsidRDefault="00CA6017" w:rsidP="00CA6017">
      <w:pPr>
        <w:pStyle w:val="EndNoteBibliography"/>
        <w:spacing w:after="0"/>
        <w:ind w:left="720" w:hanging="720"/>
      </w:pPr>
      <w:r w:rsidRPr="00CA6017">
        <w:t>Neira, F. J., A. G. Miskiewicz, and T. Trnski. 1998. Larvae of temperate Australian fishes: laboratory guide for larval fish identification. UWA Publishing.</w:t>
      </w:r>
    </w:p>
    <w:p w14:paraId="1F7998B9" w14:textId="77777777" w:rsidR="00CA6017" w:rsidRPr="00CA6017" w:rsidRDefault="00CA6017" w:rsidP="00CA6017">
      <w:pPr>
        <w:pStyle w:val="EndNoteBibliography"/>
        <w:spacing w:after="0"/>
        <w:ind w:left="720" w:hanging="720"/>
      </w:pPr>
      <w:r w:rsidRPr="00CA6017">
        <w:t xml:space="preserve">Neuheimer, A. B., and C. T. Taggart. 2007. The growing degree-day and fish size-at-age: the overlooked metric. Canadian Journal of Fisheries and Aquatic Sciences </w:t>
      </w:r>
      <w:r w:rsidRPr="00CA6017">
        <w:rPr>
          <w:b/>
        </w:rPr>
        <w:t>64</w:t>
      </w:r>
      <w:r w:rsidRPr="00CA6017">
        <w:t>:375-385.</w:t>
      </w:r>
    </w:p>
    <w:p w14:paraId="2D6665B7" w14:textId="77777777" w:rsidR="00CA6017" w:rsidRPr="00CA6017" w:rsidRDefault="00CA6017" w:rsidP="00CA6017">
      <w:pPr>
        <w:pStyle w:val="EndNoteBibliography"/>
        <w:spacing w:after="0"/>
        <w:ind w:left="720" w:hanging="720"/>
      </w:pPr>
      <w:r w:rsidRPr="00CA6017">
        <w:t xml:space="preserve">Nolasco, R., I. Gomes, L. Peteiro, R. Albuquerque, T. Luna, J. Dubert, S. E. Swearer, and H. Queiroga. 2018. Independent estimates of marine population connectivity are more concordant when accounting for uncertainties in larval origins. Scientific Reports </w:t>
      </w:r>
      <w:r w:rsidRPr="00CA6017">
        <w:rPr>
          <w:b/>
        </w:rPr>
        <w:t>8</w:t>
      </w:r>
      <w:r w:rsidRPr="00CA6017">
        <w:t>:2641.</w:t>
      </w:r>
    </w:p>
    <w:p w14:paraId="3451E364" w14:textId="77777777" w:rsidR="00CA6017" w:rsidRPr="00CA6017" w:rsidRDefault="00CA6017" w:rsidP="00CA6017">
      <w:pPr>
        <w:pStyle w:val="EndNoteBibliography"/>
        <w:spacing w:after="0"/>
        <w:ind w:left="720" w:hanging="720"/>
      </w:pPr>
      <w:r w:rsidRPr="00CA6017">
        <w:t xml:space="preserve">Oke, P. R., P. Sakov, M. L. Cahill, J. R. Dunn, R. Fiedler, D. A. Griffin, J. V. Mansbridge, K. R. Ridgway, and A. Schiller. 2013. Towards a dynamically balanced eddy-resolving ocean reanalysis: BRAN3. Ocean Modelling </w:t>
      </w:r>
      <w:r w:rsidRPr="00CA6017">
        <w:rPr>
          <w:b/>
        </w:rPr>
        <w:t>67</w:t>
      </w:r>
      <w:r w:rsidRPr="00CA6017">
        <w:t>:52-70.</w:t>
      </w:r>
    </w:p>
    <w:p w14:paraId="4F2D674A" w14:textId="77777777" w:rsidR="00CA6017" w:rsidRPr="00CA6017" w:rsidRDefault="00CA6017" w:rsidP="00CA6017">
      <w:pPr>
        <w:pStyle w:val="EndNoteBibliography"/>
        <w:spacing w:after="0"/>
        <w:ind w:left="720" w:hanging="720"/>
      </w:pPr>
      <w:r w:rsidRPr="00CA6017">
        <w:lastRenderedPageBreak/>
        <w:t xml:space="preserve">Paris, C. B., R. K. Cowen, R. Claro, and K. C. Lindeman. 2005. Larval transport pathways from Cuban snapper (Lutjanidae) spawning aggregations based on biophysical modeling. Marine Ecology Progress Series </w:t>
      </w:r>
      <w:r w:rsidRPr="00CA6017">
        <w:rPr>
          <w:b/>
        </w:rPr>
        <w:t>296</w:t>
      </w:r>
      <w:r w:rsidRPr="00CA6017">
        <w:t>:93-106.</w:t>
      </w:r>
    </w:p>
    <w:p w14:paraId="0CDA6F77" w14:textId="77777777" w:rsidR="00CA6017" w:rsidRPr="00CA6017" w:rsidRDefault="00CA6017" w:rsidP="00CA6017">
      <w:pPr>
        <w:pStyle w:val="EndNoteBibliography"/>
        <w:spacing w:after="0"/>
        <w:ind w:left="720" w:hanging="720"/>
      </w:pPr>
      <w:r w:rsidRPr="00CA6017">
        <w:t xml:space="preserve">Pepin, P. 1989. Predation and Starvation of Larval Fish: A Numerical Experiment of Size- and Growth-Dependent Survival. Biological Oceanography </w:t>
      </w:r>
      <w:r w:rsidRPr="00CA6017">
        <w:rPr>
          <w:b/>
        </w:rPr>
        <w:t>6</w:t>
      </w:r>
      <w:r w:rsidRPr="00CA6017">
        <w:t>:23-44.</w:t>
      </w:r>
    </w:p>
    <w:p w14:paraId="511A90C3" w14:textId="77777777" w:rsidR="00CA6017" w:rsidRPr="00CA6017" w:rsidRDefault="00CA6017" w:rsidP="00CA6017">
      <w:pPr>
        <w:pStyle w:val="EndNoteBibliography"/>
        <w:spacing w:after="0"/>
        <w:ind w:left="720" w:hanging="720"/>
      </w:pPr>
      <w:r w:rsidRPr="00CA6017">
        <w:t>Pollock, B. R. 1984. The tailor (</w:t>
      </w:r>
      <w:r w:rsidRPr="00CA6017">
        <w:rPr>
          <w:i/>
        </w:rPr>
        <w:t>Pomatomus saltatrix</w:t>
      </w:r>
      <w:r w:rsidRPr="00CA6017">
        <w:t xml:space="preserve">) fishery at Fraser Island and its relation to the life-history of the fish. Proceedings of the Royal Society of Queensland </w:t>
      </w:r>
      <w:r w:rsidRPr="00CA6017">
        <w:rPr>
          <w:b/>
        </w:rPr>
        <w:t>95</w:t>
      </w:r>
      <w:r w:rsidRPr="00CA6017">
        <w:t>:23 - 28.</w:t>
      </w:r>
    </w:p>
    <w:p w14:paraId="093B595E" w14:textId="77777777" w:rsidR="00CA6017" w:rsidRPr="00CA6017" w:rsidRDefault="00CA6017" w:rsidP="00CA6017">
      <w:pPr>
        <w:pStyle w:val="EndNoteBibliography"/>
        <w:spacing w:after="0"/>
        <w:ind w:left="720" w:hanging="720"/>
      </w:pPr>
      <w:r w:rsidRPr="00CA6017">
        <w:t xml:space="preserve">Putman, Nathan F., and Katherine L. Mansfield. 2015. Direct Evidence of Swimming Demonstrates Active Dispersal in the Sea Turtle “Lost Years”. Current Biology </w:t>
      </w:r>
      <w:r w:rsidRPr="00CA6017">
        <w:rPr>
          <w:b/>
        </w:rPr>
        <w:t>25</w:t>
      </w:r>
      <w:r w:rsidRPr="00CA6017">
        <w:t>:1221-1227.</w:t>
      </w:r>
    </w:p>
    <w:p w14:paraId="62E74A1C" w14:textId="77777777" w:rsidR="00CA6017" w:rsidRPr="00CA6017" w:rsidRDefault="00CA6017" w:rsidP="00CA6017">
      <w:pPr>
        <w:pStyle w:val="EndNoteBibliography"/>
        <w:spacing w:after="0"/>
        <w:ind w:left="720" w:hanging="720"/>
      </w:pPr>
      <w:r w:rsidRPr="00CA6017">
        <w:t>Rose, G. A., and D. W. Kulka. 1999. Hyperaggregation of fish and fisheries: how catch-per-unit-effort increased as the northern cod (</w:t>
      </w:r>
      <w:r w:rsidRPr="00CA6017">
        <w:rPr>
          <w:i/>
        </w:rPr>
        <w:t>Gadus morhua</w:t>
      </w:r>
      <w:r w:rsidRPr="00CA6017">
        <w:t xml:space="preserve">) declined. Canadian Journal of Fisheries and Aquatic Sciences </w:t>
      </w:r>
      <w:r w:rsidRPr="00CA6017">
        <w:rPr>
          <w:b/>
        </w:rPr>
        <w:t>56</w:t>
      </w:r>
      <w:r w:rsidRPr="00CA6017">
        <w:t>:118-127.</w:t>
      </w:r>
    </w:p>
    <w:p w14:paraId="4D8185F3" w14:textId="77777777" w:rsidR="00CA6017" w:rsidRPr="00CA6017" w:rsidRDefault="00CA6017" w:rsidP="00CA6017">
      <w:pPr>
        <w:pStyle w:val="EndNoteBibliography"/>
        <w:spacing w:after="0"/>
        <w:ind w:left="720" w:hanging="720"/>
      </w:pPr>
      <w:r w:rsidRPr="00CA6017">
        <w:t xml:space="preserve">Samsing, F., I. Johnsen, T. Dempster, F. Oppedal, and E. A. Treml. 2017. Network analysis reveals strong seasonality in the dispersal of a marine parasite and identifies areas for coordinated management. Landscape Ecology </w:t>
      </w:r>
      <w:r w:rsidRPr="00CA6017">
        <w:rPr>
          <w:b/>
        </w:rPr>
        <w:t>32</w:t>
      </w:r>
      <w:r w:rsidRPr="00CA6017">
        <w:t>:1953-1967.</w:t>
      </w:r>
    </w:p>
    <w:p w14:paraId="7A43130F" w14:textId="77777777" w:rsidR="00CA6017" w:rsidRPr="00CA6017" w:rsidRDefault="00CA6017" w:rsidP="00CA6017">
      <w:pPr>
        <w:pStyle w:val="EndNoteBibliography"/>
        <w:spacing w:after="0"/>
        <w:ind w:left="720" w:hanging="720"/>
      </w:pPr>
      <w:r w:rsidRPr="00CA6017">
        <w:t>Santos, A. M. P., A. E. Nieblas, P. Verley, A. Teles-Machado, S. Bonhommeau, C. Lett, S. Garrido, and A. Peliz. 2018. Sardine (</w:t>
      </w:r>
      <w:r w:rsidRPr="00CA6017">
        <w:rPr>
          <w:i/>
        </w:rPr>
        <w:t>Sardina pilchardus</w:t>
      </w:r>
      <w:r w:rsidRPr="00CA6017">
        <w:t xml:space="preserve">) larval dispersal in the Iberian upwelling system, using coupled biophysical techniques. Progress in Oceanography </w:t>
      </w:r>
      <w:r w:rsidRPr="00CA6017">
        <w:rPr>
          <w:b/>
        </w:rPr>
        <w:t>162</w:t>
      </w:r>
      <w:r w:rsidRPr="00CA6017">
        <w:t>:83-97.</w:t>
      </w:r>
    </w:p>
    <w:p w14:paraId="2238AD96" w14:textId="77777777" w:rsidR="00CA6017" w:rsidRPr="00CA6017" w:rsidRDefault="00CA6017" w:rsidP="00CA6017">
      <w:pPr>
        <w:pStyle w:val="EndNoteBibliography"/>
        <w:spacing w:after="0"/>
        <w:ind w:left="720" w:hanging="720"/>
      </w:pPr>
      <w:r w:rsidRPr="00CA6017">
        <w:t xml:space="preserve">Schilling, H. T. 2019. Ecology of tailor, </w:t>
      </w:r>
      <w:r w:rsidRPr="00CA6017">
        <w:rPr>
          <w:i/>
        </w:rPr>
        <w:t>Pomatomus saltatrix</w:t>
      </w:r>
      <w:r w:rsidRPr="00CA6017">
        <w:t>, in eastern Australia. PhD Thesis. University of New South Wales, Sydney, Australia.</w:t>
      </w:r>
    </w:p>
    <w:p w14:paraId="18D3AF0B" w14:textId="77777777" w:rsidR="00CA6017" w:rsidRPr="00CA6017" w:rsidRDefault="00CA6017" w:rsidP="00CA6017">
      <w:pPr>
        <w:pStyle w:val="EndNoteBibliography"/>
        <w:spacing w:after="0"/>
        <w:ind w:left="720" w:hanging="720"/>
      </w:pPr>
      <w:r w:rsidRPr="00CA6017">
        <w:t xml:space="preserve">Schilling, H. T., P. Reis-Santos, J. M. Hughes, J. A. Smith, J. D. Everett, J. Stewart, B. M. Gillanders, and I. M. Suthers. 2018. Evaluating estuarine nursery use and life history patterns of </w:t>
      </w:r>
      <w:r w:rsidRPr="00CA6017">
        <w:rPr>
          <w:i/>
        </w:rPr>
        <w:t>Pomatomus saltatrix</w:t>
      </w:r>
      <w:r w:rsidRPr="00CA6017">
        <w:t xml:space="preserve"> in eastern Australia. Marine Ecology Progress Series </w:t>
      </w:r>
      <w:r w:rsidRPr="00CA6017">
        <w:rPr>
          <w:b/>
        </w:rPr>
        <w:t>598</w:t>
      </w:r>
      <w:r w:rsidRPr="00CA6017">
        <w:t>:187-199.</w:t>
      </w:r>
    </w:p>
    <w:p w14:paraId="7DBCD059" w14:textId="77777777" w:rsidR="00CA6017" w:rsidRPr="00CA6017" w:rsidRDefault="00CA6017" w:rsidP="00CA6017">
      <w:pPr>
        <w:pStyle w:val="EndNoteBibliography"/>
        <w:spacing w:after="0"/>
        <w:ind w:left="720" w:hanging="720"/>
      </w:pPr>
      <w:r w:rsidRPr="00CA6017">
        <w:t xml:space="preserve">Schilling, H. T., J. A. Smith, J. Stewart, J. D. Everett, J. M. Hughes, and I. M. Suthers. 2019. Reduced exploitation is associated with an altered sex ratio and larger length at maturity in southwest Pacific (east Australian) </w:t>
      </w:r>
      <w:r w:rsidRPr="00CA6017">
        <w:rPr>
          <w:i/>
        </w:rPr>
        <w:t>Pomatomus saltatrix</w:t>
      </w:r>
      <w:r w:rsidRPr="00CA6017">
        <w:t xml:space="preserve">. Marine Environmental Research </w:t>
      </w:r>
      <w:r w:rsidRPr="00CA6017">
        <w:rPr>
          <w:b/>
        </w:rPr>
        <w:t>147</w:t>
      </w:r>
      <w:r w:rsidRPr="00CA6017">
        <w:t>:72-79.</w:t>
      </w:r>
    </w:p>
    <w:p w14:paraId="61A1DF77" w14:textId="77777777" w:rsidR="00CA6017" w:rsidRPr="00CA6017" w:rsidRDefault="00CA6017" w:rsidP="00CA6017">
      <w:pPr>
        <w:pStyle w:val="EndNoteBibliography"/>
        <w:spacing w:after="0"/>
        <w:ind w:left="720" w:hanging="720"/>
      </w:pPr>
      <w:r w:rsidRPr="00CA6017">
        <w:t xml:space="preserve">Scutt Phillips, J., L. Escalle, G. Pilling, A. Sen Gupta, and E. van Sebille. 2019. Regional connectivity and spatial densities of drifting fish aggregating devices, simulated from fishing events in the Western and Central Pacific Ocean. Environmental Research Communications </w:t>
      </w:r>
      <w:r w:rsidRPr="00CA6017">
        <w:rPr>
          <w:b/>
        </w:rPr>
        <w:t>1</w:t>
      </w:r>
      <w:r w:rsidRPr="00CA6017">
        <w:t>:055001.</w:t>
      </w:r>
    </w:p>
    <w:p w14:paraId="5D74477D" w14:textId="77777777" w:rsidR="00CA6017" w:rsidRPr="00CA6017" w:rsidRDefault="00CA6017" w:rsidP="00CA6017">
      <w:pPr>
        <w:pStyle w:val="EndNoteBibliography"/>
        <w:spacing w:after="0"/>
        <w:ind w:left="720" w:hanging="720"/>
      </w:pPr>
      <w:r w:rsidRPr="00CA6017">
        <w:t xml:space="preserve">Siegel, D. A., S. Mitarai, C. J. Costello, S. D. Gaines, B. E. Kendall, R. R. Warner, and K. B. Winters. 2008. The stochastic nature of larval connectivity among nearshore marine populations. Proceedings of the National Academy of Sciences </w:t>
      </w:r>
      <w:r w:rsidRPr="00CA6017">
        <w:rPr>
          <w:b/>
        </w:rPr>
        <w:t>105</w:t>
      </w:r>
      <w:r w:rsidRPr="00CA6017">
        <w:t>:8974-8979.</w:t>
      </w:r>
    </w:p>
    <w:p w14:paraId="098C0C70" w14:textId="77777777" w:rsidR="00CA6017" w:rsidRPr="00CA6017" w:rsidRDefault="00CA6017" w:rsidP="00CA6017">
      <w:pPr>
        <w:pStyle w:val="EndNoteBibliography"/>
        <w:spacing w:after="0"/>
        <w:ind w:left="720" w:hanging="720"/>
      </w:pPr>
      <w:r w:rsidRPr="00CA6017">
        <w:t xml:space="preserve">Sun, C., M. Feng, R. J. Matear, M. A. Chamberlain, P. Craig, K. R. Ridgway, and A. Schiller. 2012. Marine Downscaling of a Future Climate Scenario for Australian Boundary Currents. Journal of Climate </w:t>
      </w:r>
      <w:r w:rsidRPr="00CA6017">
        <w:rPr>
          <w:b/>
        </w:rPr>
        <w:t>25</w:t>
      </w:r>
      <w:r w:rsidRPr="00CA6017">
        <w:t>:2947-2962.</w:t>
      </w:r>
    </w:p>
    <w:p w14:paraId="531BDCAD" w14:textId="77777777" w:rsidR="00CA6017" w:rsidRPr="00CA6017" w:rsidRDefault="00CA6017" w:rsidP="00CA6017">
      <w:pPr>
        <w:pStyle w:val="EndNoteBibliography"/>
        <w:spacing w:after="0"/>
        <w:ind w:left="720" w:hanging="720"/>
      </w:pPr>
      <w:r w:rsidRPr="00CA6017">
        <w:t xml:space="preserve">Suthers, I. M., J. W. Young, M. E. Baird, M. Roughan, J. D. Everett, G. B. Brassington, M. Byrne, S. A. Condie, J. R. Hartog, C. S. Hassler, A. J. Hobday, N. J. Holbrook, H. A. Malcolm, P. R. Oke, P. A. Thompson, and K. Ridgway. 2011. The strengthening East Australian Current, its eddies and biological effects — an introduction and overview. Deep Sea Research Part II: Topical Studies in Oceanography </w:t>
      </w:r>
      <w:r w:rsidRPr="00CA6017">
        <w:rPr>
          <w:b/>
        </w:rPr>
        <w:t>58</w:t>
      </w:r>
      <w:r w:rsidRPr="00CA6017">
        <w:t>:538-546.</w:t>
      </w:r>
    </w:p>
    <w:p w14:paraId="5AE539AA" w14:textId="77777777" w:rsidR="00CA6017" w:rsidRPr="00CA6017" w:rsidRDefault="00CA6017" w:rsidP="00CA6017">
      <w:pPr>
        <w:pStyle w:val="EndNoteBibliography"/>
        <w:spacing w:after="0"/>
        <w:ind w:left="720" w:hanging="720"/>
      </w:pPr>
      <w:r w:rsidRPr="00CA6017">
        <w:t xml:space="preserve">van Sebille, E., S. M. Griffies, R. Abernathey, T. P. Adams, P. Berloff, A. Biastoch, B. Blanke, E. P. Chassignet, Y. Cheng, C. J. Cotter, E. Deleersnijder, K. Döös, H. F. Drake, S. Drijfhout, S. F. Gary, A. W. Heemink, J. Kjellsson, I. M. Koszalka, M. Lange, C. Lique, G. A. MacGilchrist, R. Marsh, C. G. Mayorga Adame, R. McAdam, F. Nencioli, C. B. Paris, M. D. Piggott, J. A. Polton, S. Rühs, S. H. A. M. Shah, M. D. Thomas, J. Wang, P. J. Wolfram, L. Zanna, and J. D. Zika. 2018. Lagrangian ocean analysis: Fundamentals and practices. Ocean Modelling </w:t>
      </w:r>
      <w:r w:rsidRPr="00CA6017">
        <w:rPr>
          <w:b/>
        </w:rPr>
        <w:t>121</w:t>
      </w:r>
      <w:r w:rsidRPr="00CA6017">
        <w:t>:49-75.</w:t>
      </w:r>
    </w:p>
    <w:p w14:paraId="39F8D30D" w14:textId="77777777" w:rsidR="00CA6017" w:rsidRPr="00CA6017" w:rsidRDefault="00CA6017" w:rsidP="00CA6017">
      <w:pPr>
        <w:pStyle w:val="EndNoteBibliography"/>
        <w:spacing w:after="0"/>
        <w:ind w:left="720" w:hanging="720"/>
      </w:pPr>
      <w:r w:rsidRPr="00CA6017">
        <w:t xml:space="preserve">Vergés, A., P. D. Steinberg, M. E. Hay, A. G. B. Poore, A. H. Campbell, E. Ballesteros, K. L. Heck, D. J. Booth, M. A. Coleman, D. A. Feary, W. Figueira, T. Langlois, E. M. Marzinelli, T. Mizerek, P. J. Mumby, Y. Nakamura, M. Roughan, E. van Sebille, A. S. Gupta, D. A. Smale, F. Tomas, T. Wernberg, and S. K. Wilson. 2014. The tropicalization of temperate marine ecosystems: </w:t>
      </w:r>
      <w:r w:rsidRPr="00CA6017">
        <w:lastRenderedPageBreak/>
        <w:t xml:space="preserve">climate-mediated changes in herbivory and community phase shifts. Proceedings of the Royal Society B: Biological Sciences </w:t>
      </w:r>
      <w:r w:rsidRPr="00CA6017">
        <w:rPr>
          <w:b/>
        </w:rPr>
        <w:t>281</w:t>
      </w:r>
      <w:r w:rsidRPr="00CA6017">
        <w:t>.</w:t>
      </w:r>
    </w:p>
    <w:p w14:paraId="44B60697" w14:textId="77777777" w:rsidR="00CA6017" w:rsidRPr="00CA6017" w:rsidRDefault="00CA6017" w:rsidP="00CA6017">
      <w:pPr>
        <w:pStyle w:val="EndNoteBibliography"/>
        <w:spacing w:after="0"/>
        <w:ind w:left="720" w:hanging="720"/>
      </w:pPr>
      <w:r w:rsidRPr="00CA6017">
        <w:t>Victorian Fisheries Authority. 2017. Review of key Victorian fish stocks — 2017. Melbourne, Victoria.</w:t>
      </w:r>
    </w:p>
    <w:p w14:paraId="35A00433" w14:textId="77777777" w:rsidR="00CA6017" w:rsidRPr="00CA6017" w:rsidRDefault="00CA6017" w:rsidP="00CA6017">
      <w:pPr>
        <w:pStyle w:val="EndNoteBibliography"/>
        <w:ind w:left="720" w:hanging="720"/>
      </w:pPr>
      <w:r w:rsidRPr="00CA6017">
        <w:t>Zeller, B. M., B. R. Pollock, and L. E. Williams. 1996. Aspects of the life history and management of tailor (</w:t>
      </w:r>
      <w:r w:rsidRPr="00CA6017">
        <w:rPr>
          <w:i/>
        </w:rPr>
        <w:t>Pomatomus saltatrix</w:t>
      </w:r>
      <w:r w:rsidRPr="00CA6017">
        <w:t xml:space="preserve">) in Queensland. Marine &amp; Freshwater Research </w:t>
      </w:r>
      <w:r w:rsidRPr="00CA6017">
        <w:rPr>
          <w:b/>
        </w:rPr>
        <w:t>47</w:t>
      </w:r>
      <w:r w:rsidRPr="00CA6017">
        <w:t>:323-329.</w:t>
      </w:r>
    </w:p>
    <w:p w14:paraId="74E13B3F" w14:textId="0BFAF545" w:rsidR="001E3C8F" w:rsidRDefault="00152C86" w:rsidP="00E4010E">
      <w:pPr>
        <w:spacing w:line="360" w:lineRule="auto"/>
      </w:pPr>
      <w:r>
        <w:fldChar w:fldCharType="end"/>
      </w:r>
    </w:p>
    <w:p w14:paraId="2045BAA2" w14:textId="69551C85" w:rsidR="00E21D9B" w:rsidRDefault="00E21D9B" w:rsidP="00E4010E">
      <w:pPr>
        <w:spacing w:line="360" w:lineRule="auto"/>
      </w:pPr>
    </w:p>
    <w:p w14:paraId="01340D7C" w14:textId="3C0BFDAF" w:rsidR="00E21D9B" w:rsidRDefault="00E21D9B">
      <w:r>
        <w:br w:type="page"/>
      </w:r>
    </w:p>
    <w:p w14:paraId="33100362" w14:textId="40F0AC7E" w:rsidR="00E21D9B" w:rsidRDefault="00E21D9B" w:rsidP="00E4010E">
      <w:pPr>
        <w:spacing w:line="360" w:lineRule="auto"/>
        <w:rPr>
          <w:b/>
          <w:bCs/>
        </w:rPr>
      </w:pPr>
      <w:r>
        <w:rPr>
          <w:b/>
          <w:bCs/>
        </w:rPr>
        <w:lastRenderedPageBreak/>
        <w:t>Supplementary Material</w:t>
      </w:r>
    </w:p>
    <w:p w14:paraId="6C163EE1" w14:textId="7741FE4B" w:rsidR="00E21D9B" w:rsidRDefault="00E21D9B" w:rsidP="00E4010E">
      <w:pPr>
        <w:spacing w:line="360" w:lineRule="auto"/>
        <w:rPr>
          <w:b/>
          <w:bCs/>
        </w:rPr>
      </w:pPr>
      <w:r>
        <w:rPr>
          <w:noProof/>
        </w:rPr>
        <w:drawing>
          <wp:inline distT="0" distB="0" distL="0" distR="0" wp14:anchorId="39C585FF" wp14:editId="1700CF69">
            <wp:extent cx="5731510" cy="4040505"/>
            <wp:effectExtent l="0" t="0" r="254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gree day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3A2FE5B5" w14:textId="4755C456" w:rsidR="00E21D9B" w:rsidRPr="00E21D9B" w:rsidRDefault="00E21D9B" w:rsidP="00E4010E">
      <w:pPr>
        <w:spacing w:line="360" w:lineRule="auto"/>
      </w:pPr>
      <w:r>
        <w:rPr>
          <w:b/>
          <w:bCs/>
        </w:rPr>
        <w:t xml:space="preserve">Figure S1 </w:t>
      </w:r>
      <w:r>
        <w:t>Example of cumulative degree days at 3 different water temperatures.</w:t>
      </w:r>
    </w:p>
    <w:p w14:paraId="77383B52" w14:textId="1CBA8F89" w:rsidR="00E21D9B" w:rsidRDefault="00E21D9B">
      <w:pPr>
        <w:rPr>
          <w:b/>
          <w:bCs/>
        </w:rPr>
      </w:pPr>
      <w:r>
        <w:rPr>
          <w:b/>
          <w:bCs/>
        </w:rPr>
        <w:br w:type="page"/>
      </w:r>
    </w:p>
    <w:p w14:paraId="3C214506" w14:textId="3050EAAF" w:rsidR="00E21D9B" w:rsidRDefault="00E21D9B" w:rsidP="00E4010E">
      <w:pPr>
        <w:spacing w:line="360" w:lineRule="auto"/>
        <w:rPr>
          <w:b/>
          <w:bCs/>
        </w:rPr>
      </w:pPr>
      <w:r>
        <w:rPr>
          <w:noProof/>
        </w:rPr>
        <w:lastRenderedPageBreak/>
        <w:drawing>
          <wp:inline distT="0" distB="0" distL="0" distR="0" wp14:anchorId="2B480E60" wp14:editId="4E8089CD">
            <wp:extent cx="5731510" cy="4040505"/>
            <wp:effectExtent l="0" t="0" r="254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 Rat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52732965" w14:textId="37C01987" w:rsidR="00E21D9B" w:rsidRDefault="00E21D9B" w:rsidP="00E4010E">
      <w:pPr>
        <w:spacing w:line="360" w:lineRule="auto"/>
      </w:pPr>
      <w:r>
        <w:rPr>
          <w:b/>
          <w:bCs/>
        </w:rPr>
        <w:t>Figure S2</w:t>
      </w:r>
      <w:r>
        <w:t xml:space="preserve"> Relationship between </w:t>
      </w:r>
      <w:r>
        <w:rPr>
          <w:i/>
          <w:iCs/>
        </w:rPr>
        <w:t>Pomatomus saltatrix</w:t>
      </w:r>
      <w:r>
        <w:t xml:space="preserve"> length and degree days.</w:t>
      </w:r>
    </w:p>
    <w:p w14:paraId="7EA4024A" w14:textId="77777777" w:rsidR="00F14ACE" w:rsidRDefault="00171FC1" w:rsidP="00F14ACE">
      <w:pPr>
        <w:spacing w:line="360" w:lineRule="auto"/>
      </w:pPr>
      <w:r>
        <w:br w:type="page"/>
      </w:r>
      <w:r w:rsidR="00F14ACE">
        <w:rPr>
          <w:noProof/>
        </w:rPr>
        <w:lastRenderedPageBreak/>
        <w:drawing>
          <wp:inline distT="0" distB="0" distL="0" distR="0" wp14:anchorId="074398B6" wp14:editId="474628E7">
            <wp:extent cx="5731510" cy="4039870"/>
            <wp:effectExtent l="0" t="0" r="254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tlement proportions by latitude no mortal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74F8C8FD" w14:textId="77777777" w:rsidR="00F14ACE" w:rsidRPr="00BB18AF" w:rsidRDefault="00F14ACE" w:rsidP="00F14ACE">
      <w:pPr>
        <w:spacing w:line="360" w:lineRule="auto"/>
        <w:rPr>
          <w:color w:val="FF0000"/>
        </w:rPr>
      </w:pPr>
      <w:r w:rsidRPr="002F43CF">
        <w:rPr>
          <w:b/>
          <w:bCs/>
        </w:rPr>
        <w:t>Figure S</w:t>
      </w:r>
      <w:r>
        <w:rPr>
          <w:b/>
          <w:bCs/>
        </w:rPr>
        <w:t xml:space="preserve">3 </w:t>
      </w:r>
      <w:r>
        <w:t xml:space="preserve">Proportion of settled larvae (on the continental shelf) at </w:t>
      </w:r>
      <w:proofErr w:type="gramStart"/>
      <w:r>
        <w:t>500 degree</w:t>
      </w:r>
      <w:proofErr w:type="gramEnd"/>
      <w:r>
        <w:t xml:space="preserve"> days originating from each of the modelled spawning events with no mortality applied, using 1</w:t>
      </w:r>
      <w:r w:rsidRPr="0028540C">
        <w:rPr>
          <w:rFonts w:cstheme="minorHAnsi"/>
        </w:rPr>
        <w:t>°</w:t>
      </w:r>
      <w:r>
        <w:t xml:space="preserve"> latitude bins. </w:t>
      </w:r>
    </w:p>
    <w:p w14:paraId="5FA030B3" w14:textId="172A657D" w:rsidR="00171FC1" w:rsidRDefault="00171FC1"/>
    <w:p w14:paraId="50843278" w14:textId="4C0F26DA" w:rsidR="00171FC1" w:rsidRDefault="00171FC1" w:rsidP="00E4010E">
      <w:pPr>
        <w:spacing w:line="360" w:lineRule="auto"/>
      </w:pPr>
      <w:r>
        <w:rPr>
          <w:noProof/>
        </w:rPr>
        <w:lastRenderedPageBreak/>
        <w:drawing>
          <wp:inline distT="0" distB="0" distL="0" distR="0" wp14:anchorId="2940DF6B" wp14:editId="76B28059">
            <wp:extent cx="5355771" cy="7227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240" b="2237"/>
                    <a:stretch/>
                  </pic:blipFill>
                  <pic:spPr bwMode="auto">
                    <a:xfrm>
                      <a:off x="0" y="0"/>
                      <a:ext cx="5358388" cy="7231390"/>
                    </a:xfrm>
                    <a:prstGeom prst="rect">
                      <a:avLst/>
                    </a:prstGeom>
                    <a:noFill/>
                    <a:ln>
                      <a:noFill/>
                    </a:ln>
                    <a:extLst>
                      <a:ext uri="{53640926-AAD7-44D8-BBD7-CCE9431645EC}">
                        <a14:shadowObscured xmlns:a14="http://schemas.microsoft.com/office/drawing/2010/main"/>
                      </a:ext>
                    </a:extLst>
                  </pic:spPr>
                </pic:pic>
              </a:graphicData>
            </a:graphic>
          </wp:inline>
        </w:drawing>
      </w:r>
    </w:p>
    <w:p w14:paraId="37E1CB1F" w14:textId="155FA23E" w:rsidR="00171FC1" w:rsidRPr="00CC4E20" w:rsidRDefault="00171FC1" w:rsidP="00171FC1">
      <w:pPr>
        <w:spacing w:line="360" w:lineRule="auto"/>
        <w:rPr>
          <w:color w:val="FF0000"/>
        </w:rPr>
      </w:pPr>
      <w:r w:rsidRPr="00171FC1">
        <w:rPr>
          <w:b/>
          <w:bCs/>
        </w:rPr>
        <w:t>Figure S</w:t>
      </w:r>
      <w:r w:rsidR="00F14ACE">
        <w:rPr>
          <w:b/>
          <w:bCs/>
        </w:rPr>
        <w:t>4</w:t>
      </w:r>
      <w:r w:rsidRPr="00171FC1">
        <w:rPr>
          <w:b/>
          <w:bCs/>
        </w:rPr>
        <w:t xml:space="preserve"> </w:t>
      </w:r>
      <w:r>
        <w:t>Annual variation in density of larvae at settlement time (</w:t>
      </w:r>
      <w:proofErr w:type="gramStart"/>
      <w:r>
        <w:t>500 degree</w:t>
      </w:r>
      <w:proofErr w:type="gramEnd"/>
      <w:r>
        <w:t xml:space="preserve"> days) for the</w:t>
      </w:r>
      <w:r w:rsidR="007B4C75">
        <w:t xml:space="preserve"> northern</w:t>
      </w:r>
      <w:r>
        <w:t xml:space="preserve"> </w:t>
      </w:r>
      <w:r w:rsidR="007B4C75">
        <w:t>s</w:t>
      </w:r>
      <w:r>
        <w:t xml:space="preserve">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 </w:t>
      </w:r>
    </w:p>
    <w:p w14:paraId="20B69E3D" w14:textId="07847986" w:rsidR="00171FC1" w:rsidRDefault="00171FC1" w:rsidP="00E4010E">
      <w:pPr>
        <w:spacing w:line="360" w:lineRule="auto"/>
      </w:pPr>
      <w:r>
        <w:rPr>
          <w:noProof/>
        </w:rPr>
        <w:lastRenderedPageBreak/>
        <w:drawing>
          <wp:inline distT="0" distB="0" distL="0" distR="0" wp14:anchorId="3D4D0E1F" wp14:editId="033A228A">
            <wp:extent cx="5554069" cy="743395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786" b="2476"/>
                    <a:stretch/>
                  </pic:blipFill>
                  <pic:spPr bwMode="auto">
                    <a:xfrm>
                      <a:off x="0" y="0"/>
                      <a:ext cx="5557952" cy="7439151"/>
                    </a:xfrm>
                    <a:prstGeom prst="rect">
                      <a:avLst/>
                    </a:prstGeom>
                    <a:noFill/>
                    <a:ln>
                      <a:noFill/>
                    </a:ln>
                    <a:extLst>
                      <a:ext uri="{53640926-AAD7-44D8-BBD7-CCE9431645EC}">
                        <a14:shadowObscured xmlns:a14="http://schemas.microsoft.com/office/drawing/2010/main"/>
                      </a:ext>
                    </a:extLst>
                  </pic:spPr>
                </pic:pic>
              </a:graphicData>
            </a:graphic>
          </wp:inline>
        </w:drawing>
      </w:r>
    </w:p>
    <w:p w14:paraId="69AAA0F1" w14:textId="64EC3B79" w:rsidR="00171FC1" w:rsidRDefault="00171FC1" w:rsidP="00E4010E">
      <w:pPr>
        <w:spacing w:line="360" w:lineRule="auto"/>
      </w:pPr>
      <w:r w:rsidRPr="00171FC1">
        <w:rPr>
          <w:b/>
          <w:bCs/>
        </w:rPr>
        <w:t>Figure S</w:t>
      </w:r>
      <w:r w:rsidR="00F14ACE">
        <w:rPr>
          <w:b/>
          <w:bCs/>
        </w:rPr>
        <w:t>5</w:t>
      </w:r>
      <w:r>
        <w:t xml:space="preserve"> Annual variation in density of larvae at settlement time (</w:t>
      </w:r>
      <w:proofErr w:type="gramStart"/>
      <w:r>
        <w:t>500 degree</w:t>
      </w:r>
      <w:proofErr w:type="gramEnd"/>
      <w:r>
        <w:t xml:space="preserve"> days) for the</w:t>
      </w:r>
      <w:r w:rsidR="007B4C75">
        <w:t xml:space="preserve"> mid-latitude</w:t>
      </w:r>
      <w:r>
        <w:t xml:space="preserve"> </w:t>
      </w:r>
      <w:r w:rsidR="007B4C75">
        <w:t>s</w:t>
      </w:r>
      <w:r>
        <w:t>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p w14:paraId="3CCE9211" w14:textId="2FFD5376" w:rsidR="00171FC1" w:rsidRDefault="00171FC1" w:rsidP="00E4010E">
      <w:pPr>
        <w:spacing w:line="360" w:lineRule="auto"/>
      </w:pPr>
      <w:r>
        <w:rPr>
          <w:noProof/>
        </w:rPr>
        <w:lastRenderedPageBreak/>
        <w:drawing>
          <wp:inline distT="0" distB="0" distL="0" distR="0" wp14:anchorId="38A1E0FB" wp14:editId="022C666E">
            <wp:extent cx="5557652" cy="745026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640" b="2475"/>
                    <a:stretch/>
                  </pic:blipFill>
                  <pic:spPr bwMode="auto">
                    <a:xfrm>
                      <a:off x="0" y="0"/>
                      <a:ext cx="5561181" cy="7454996"/>
                    </a:xfrm>
                    <a:prstGeom prst="rect">
                      <a:avLst/>
                    </a:prstGeom>
                    <a:noFill/>
                    <a:ln>
                      <a:noFill/>
                    </a:ln>
                    <a:extLst>
                      <a:ext uri="{53640926-AAD7-44D8-BBD7-CCE9431645EC}">
                        <a14:shadowObscured xmlns:a14="http://schemas.microsoft.com/office/drawing/2010/main"/>
                      </a:ext>
                    </a:extLst>
                  </pic:spPr>
                </pic:pic>
              </a:graphicData>
            </a:graphic>
          </wp:inline>
        </w:drawing>
      </w:r>
    </w:p>
    <w:p w14:paraId="4000C11B" w14:textId="03FD8A53" w:rsidR="002F43CF" w:rsidRPr="002F43CF" w:rsidRDefault="00171FC1" w:rsidP="00E4010E">
      <w:pPr>
        <w:spacing w:line="360" w:lineRule="auto"/>
      </w:pPr>
      <w:r w:rsidRPr="00171FC1">
        <w:rPr>
          <w:b/>
          <w:bCs/>
        </w:rPr>
        <w:t>Figure S</w:t>
      </w:r>
      <w:r w:rsidR="00F14ACE">
        <w:rPr>
          <w:b/>
          <w:bCs/>
        </w:rPr>
        <w:t>6</w:t>
      </w:r>
      <w:r>
        <w:t xml:space="preserve"> Annual variation in density of larvae at settlement time (</w:t>
      </w:r>
      <w:proofErr w:type="gramStart"/>
      <w:r>
        <w:t>500 degree</w:t>
      </w:r>
      <w:proofErr w:type="gramEnd"/>
      <w:r>
        <w:t xml:space="preserve"> days) for the</w:t>
      </w:r>
      <w:r w:rsidR="007B4C75">
        <w:t xml:space="preserve"> mid-latitude</w:t>
      </w:r>
      <w:r>
        <w:t xml:space="preserve"> </w:t>
      </w:r>
      <w:r w:rsidR="007B4C75">
        <w:t>s</w:t>
      </w:r>
      <w:r>
        <w:t>ummer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sectPr w:rsidR="002F43CF" w:rsidRPr="002F43CF" w:rsidSect="00E4010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3&lt;/item&gt;&lt;item&gt;408&lt;/item&gt;&lt;item&gt;417&lt;/item&gt;&lt;item&gt;427&lt;/item&gt;&lt;item&gt;428&lt;/item&gt;&lt;item&gt;429&lt;/item&gt;&lt;item&gt;430&lt;/item&gt;&lt;item&gt;431&lt;/item&gt;&lt;item&gt;432&lt;/item&gt;&lt;item&gt;433&lt;/item&gt;&lt;item&gt;434&lt;/item&gt;&lt;item&gt;444&lt;/item&gt;&lt;item&gt;468&lt;/item&gt;&lt;item&gt;478&lt;/item&gt;&lt;item&gt;482&lt;/item&gt;&lt;item&gt;483&lt;/item&gt;&lt;item&gt;485&lt;/item&gt;&lt;item&gt;486&lt;/item&gt;&lt;item&gt;487&lt;/item&gt;&lt;item&gt;488&lt;/item&gt;&lt;item&gt;489&lt;/item&gt;&lt;item&gt;490&lt;/item&gt;&lt;item&gt;491&lt;/item&gt;&lt;item&gt;497&lt;/item&gt;&lt;item&gt;498&lt;/item&gt;&lt;item&gt;499&lt;/item&gt;&lt;item&gt;500&lt;/item&gt;&lt;item&gt;501&lt;/item&gt;&lt;item&gt;503&lt;/item&gt;&lt;item&gt;504&lt;/item&gt;&lt;item&gt;505&lt;/item&gt;&lt;item&gt;506&lt;/item&gt;&lt;/record-ids&gt;&lt;/item&gt;&lt;/Libraries&gt;"/>
  </w:docVars>
  <w:rsids>
    <w:rsidRoot w:val="001E3C8F"/>
    <w:rsid w:val="00001549"/>
    <w:rsid w:val="0000427D"/>
    <w:rsid w:val="000068CD"/>
    <w:rsid w:val="0001335C"/>
    <w:rsid w:val="00017F82"/>
    <w:rsid w:val="00021FC8"/>
    <w:rsid w:val="00022308"/>
    <w:rsid w:val="00025C0B"/>
    <w:rsid w:val="00027DBD"/>
    <w:rsid w:val="00030659"/>
    <w:rsid w:val="000317A9"/>
    <w:rsid w:val="000327E8"/>
    <w:rsid w:val="00033F6C"/>
    <w:rsid w:val="00042394"/>
    <w:rsid w:val="00050608"/>
    <w:rsid w:val="00055FBC"/>
    <w:rsid w:val="00056BBE"/>
    <w:rsid w:val="00062256"/>
    <w:rsid w:val="00062965"/>
    <w:rsid w:val="000631F0"/>
    <w:rsid w:val="000650CD"/>
    <w:rsid w:val="00071D58"/>
    <w:rsid w:val="00072FA4"/>
    <w:rsid w:val="0007418E"/>
    <w:rsid w:val="0007487B"/>
    <w:rsid w:val="00074E34"/>
    <w:rsid w:val="000774A3"/>
    <w:rsid w:val="00081676"/>
    <w:rsid w:val="00082089"/>
    <w:rsid w:val="00084509"/>
    <w:rsid w:val="0008622E"/>
    <w:rsid w:val="000927A3"/>
    <w:rsid w:val="00092BAB"/>
    <w:rsid w:val="000940A5"/>
    <w:rsid w:val="0009568D"/>
    <w:rsid w:val="000A10F2"/>
    <w:rsid w:val="000A1695"/>
    <w:rsid w:val="000A18DC"/>
    <w:rsid w:val="000A3A3D"/>
    <w:rsid w:val="000A4522"/>
    <w:rsid w:val="000A4F97"/>
    <w:rsid w:val="000A5057"/>
    <w:rsid w:val="000A6D1C"/>
    <w:rsid w:val="000A7373"/>
    <w:rsid w:val="000B1AED"/>
    <w:rsid w:val="000B3101"/>
    <w:rsid w:val="000B33D9"/>
    <w:rsid w:val="000B696B"/>
    <w:rsid w:val="000C0AA3"/>
    <w:rsid w:val="000C5008"/>
    <w:rsid w:val="000C7010"/>
    <w:rsid w:val="000D2480"/>
    <w:rsid w:val="000D5461"/>
    <w:rsid w:val="000D5B0A"/>
    <w:rsid w:val="000E046E"/>
    <w:rsid w:val="000E12F9"/>
    <w:rsid w:val="000E2A90"/>
    <w:rsid w:val="000E4C2F"/>
    <w:rsid w:val="000E518C"/>
    <w:rsid w:val="000E562B"/>
    <w:rsid w:val="000F1AAA"/>
    <w:rsid w:val="000F5005"/>
    <w:rsid w:val="000F5477"/>
    <w:rsid w:val="000F5F17"/>
    <w:rsid w:val="000F6CC2"/>
    <w:rsid w:val="000F7941"/>
    <w:rsid w:val="0010012E"/>
    <w:rsid w:val="001027B1"/>
    <w:rsid w:val="00103FDA"/>
    <w:rsid w:val="00104AE8"/>
    <w:rsid w:val="00106B0D"/>
    <w:rsid w:val="001110F1"/>
    <w:rsid w:val="00112875"/>
    <w:rsid w:val="00112BD7"/>
    <w:rsid w:val="00120CF2"/>
    <w:rsid w:val="00124351"/>
    <w:rsid w:val="00124A07"/>
    <w:rsid w:val="00124FC3"/>
    <w:rsid w:val="00126E46"/>
    <w:rsid w:val="0013328B"/>
    <w:rsid w:val="00137E2A"/>
    <w:rsid w:val="0014022D"/>
    <w:rsid w:val="0014063B"/>
    <w:rsid w:val="001432D4"/>
    <w:rsid w:val="00143ED9"/>
    <w:rsid w:val="00144CE3"/>
    <w:rsid w:val="001462FE"/>
    <w:rsid w:val="0014637E"/>
    <w:rsid w:val="00151264"/>
    <w:rsid w:val="00152C86"/>
    <w:rsid w:val="00156610"/>
    <w:rsid w:val="0016009C"/>
    <w:rsid w:val="00164964"/>
    <w:rsid w:val="00165A95"/>
    <w:rsid w:val="00171FC1"/>
    <w:rsid w:val="0017387B"/>
    <w:rsid w:val="00174066"/>
    <w:rsid w:val="00174DA3"/>
    <w:rsid w:val="00176993"/>
    <w:rsid w:val="0017702B"/>
    <w:rsid w:val="001805B8"/>
    <w:rsid w:val="001821A5"/>
    <w:rsid w:val="00182DA3"/>
    <w:rsid w:val="0018324A"/>
    <w:rsid w:val="001872A0"/>
    <w:rsid w:val="0019009F"/>
    <w:rsid w:val="00192335"/>
    <w:rsid w:val="0019521F"/>
    <w:rsid w:val="0019577F"/>
    <w:rsid w:val="001A166A"/>
    <w:rsid w:val="001A56BE"/>
    <w:rsid w:val="001A5D64"/>
    <w:rsid w:val="001B02AA"/>
    <w:rsid w:val="001B1B1E"/>
    <w:rsid w:val="001B7B7D"/>
    <w:rsid w:val="001C12DF"/>
    <w:rsid w:val="001C4C7B"/>
    <w:rsid w:val="001D3794"/>
    <w:rsid w:val="001D751A"/>
    <w:rsid w:val="001E024D"/>
    <w:rsid w:val="001E31A8"/>
    <w:rsid w:val="001E3C8F"/>
    <w:rsid w:val="001E6077"/>
    <w:rsid w:val="001F05FB"/>
    <w:rsid w:val="001F5A7D"/>
    <w:rsid w:val="001F5F30"/>
    <w:rsid w:val="001F622E"/>
    <w:rsid w:val="001F7820"/>
    <w:rsid w:val="002034AF"/>
    <w:rsid w:val="00204BF2"/>
    <w:rsid w:val="00207644"/>
    <w:rsid w:val="00212550"/>
    <w:rsid w:val="0021398F"/>
    <w:rsid w:val="00213D34"/>
    <w:rsid w:val="00217873"/>
    <w:rsid w:val="002227EF"/>
    <w:rsid w:val="002241E8"/>
    <w:rsid w:val="00225354"/>
    <w:rsid w:val="002254B5"/>
    <w:rsid w:val="00225A85"/>
    <w:rsid w:val="002279A4"/>
    <w:rsid w:val="002317F2"/>
    <w:rsid w:val="00246509"/>
    <w:rsid w:val="00246531"/>
    <w:rsid w:val="002523C2"/>
    <w:rsid w:val="002558EF"/>
    <w:rsid w:val="002613FA"/>
    <w:rsid w:val="0026412B"/>
    <w:rsid w:val="00264392"/>
    <w:rsid w:val="00264CC3"/>
    <w:rsid w:val="00270213"/>
    <w:rsid w:val="00270379"/>
    <w:rsid w:val="0027096E"/>
    <w:rsid w:val="00274857"/>
    <w:rsid w:val="0027770C"/>
    <w:rsid w:val="0028170C"/>
    <w:rsid w:val="0028295B"/>
    <w:rsid w:val="00284054"/>
    <w:rsid w:val="00284169"/>
    <w:rsid w:val="0028540C"/>
    <w:rsid w:val="00292404"/>
    <w:rsid w:val="002952D9"/>
    <w:rsid w:val="002964B8"/>
    <w:rsid w:val="002A0BD6"/>
    <w:rsid w:val="002A7B12"/>
    <w:rsid w:val="002B1544"/>
    <w:rsid w:val="002B1780"/>
    <w:rsid w:val="002B1C4E"/>
    <w:rsid w:val="002B4A16"/>
    <w:rsid w:val="002B562F"/>
    <w:rsid w:val="002B5CB2"/>
    <w:rsid w:val="002B7331"/>
    <w:rsid w:val="002C2EBF"/>
    <w:rsid w:val="002C4B04"/>
    <w:rsid w:val="002C7496"/>
    <w:rsid w:val="002D0FE4"/>
    <w:rsid w:val="002D64F9"/>
    <w:rsid w:val="002D76A3"/>
    <w:rsid w:val="002D7F68"/>
    <w:rsid w:val="002E1E0E"/>
    <w:rsid w:val="002E285D"/>
    <w:rsid w:val="002E2B20"/>
    <w:rsid w:val="002E3537"/>
    <w:rsid w:val="002E3AB9"/>
    <w:rsid w:val="002F0E7C"/>
    <w:rsid w:val="002F1643"/>
    <w:rsid w:val="002F2632"/>
    <w:rsid w:val="002F3752"/>
    <w:rsid w:val="002F4200"/>
    <w:rsid w:val="002F43CF"/>
    <w:rsid w:val="002F5268"/>
    <w:rsid w:val="002F79EA"/>
    <w:rsid w:val="00301E39"/>
    <w:rsid w:val="00313B46"/>
    <w:rsid w:val="003142F7"/>
    <w:rsid w:val="003159E7"/>
    <w:rsid w:val="00330A17"/>
    <w:rsid w:val="00331765"/>
    <w:rsid w:val="003330D7"/>
    <w:rsid w:val="00333AFE"/>
    <w:rsid w:val="00333EDD"/>
    <w:rsid w:val="003340A3"/>
    <w:rsid w:val="003370BC"/>
    <w:rsid w:val="003401D5"/>
    <w:rsid w:val="00340D9C"/>
    <w:rsid w:val="0034131C"/>
    <w:rsid w:val="003418DE"/>
    <w:rsid w:val="0034641B"/>
    <w:rsid w:val="00346598"/>
    <w:rsid w:val="00351C14"/>
    <w:rsid w:val="0035302C"/>
    <w:rsid w:val="00356100"/>
    <w:rsid w:val="0036038A"/>
    <w:rsid w:val="00360D99"/>
    <w:rsid w:val="003614C3"/>
    <w:rsid w:val="00361833"/>
    <w:rsid w:val="00364439"/>
    <w:rsid w:val="00365857"/>
    <w:rsid w:val="00366F6B"/>
    <w:rsid w:val="00370F69"/>
    <w:rsid w:val="00373822"/>
    <w:rsid w:val="00375720"/>
    <w:rsid w:val="00380197"/>
    <w:rsid w:val="003819F9"/>
    <w:rsid w:val="003850C8"/>
    <w:rsid w:val="00385E12"/>
    <w:rsid w:val="0039132E"/>
    <w:rsid w:val="00391593"/>
    <w:rsid w:val="00391B8A"/>
    <w:rsid w:val="003932EA"/>
    <w:rsid w:val="00393734"/>
    <w:rsid w:val="003957F1"/>
    <w:rsid w:val="003967DE"/>
    <w:rsid w:val="003A196E"/>
    <w:rsid w:val="003A281B"/>
    <w:rsid w:val="003A59FD"/>
    <w:rsid w:val="003A6500"/>
    <w:rsid w:val="003B022F"/>
    <w:rsid w:val="003B48E8"/>
    <w:rsid w:val="003B58F4"/>
    <w:rsid w:val="003C0325"/>
    <w:rsid w:val="003C0A95"/>
    <w:rsid w:val="003C18B6"/>
    <w:rsid w:val="003C38E2"/>
    <w:rsid w:val="003C3E2C"/>
    <w:rsid w:val="003C7219"/>
    <w:rsid w:val="003D2D5E"/>
    <w:rsid w:val="003D48BD"/>
    <w:rsid w:val="003D63A4"/>
    <w:rsid w:val="003D78BB"/>
    <w:rsid w:val="003D7A01"/>
    <w:rsid w:val="003E1220"/>
    <w:rsid w:val="003E1C97"/>
    <w:rsid w:val="003E1F60"/>
    <w:rsid w:val="003E35EA"/>
    <w:rsid w:val="003E513E"/>
    <w:rsid w:val="003F05C4"/>
    <w:rsid w:val="003F4EC4"/>
    <w:rsid w:val="003F703F"/>
    <w:rsid w:val="003F713C"/>
    <w:rsid w:val="003F7F54"/>
    <w:rsid w:val="00402607"/>
    <w:rsid w:val="00403B41"/>
    <w:rsid w:val="004044B2"/>
    <w:rsid w:val="004045E4"/>
    <w:rsid w:val="00410E41"/>
    <w:rsid w:val="00412CB9"/>
    <w:rsid w:val="00414230"/>
    <w:rsid w:val="004224C6"/>
    <w:rsid w:val="0042399F"/>
    <w:rsid w:val="0042561B"/>
    <w:rsid w:val="00427211"/>
    <w:rsid w:val="00427299"/>
    <w:rsid w:val="00427659"/>
    <w:rsid w:val="00435857"/>
    <w:rsid w:val="00437AAF"/>
    <w:rsid w:val="004438BA"/>
    <w:rsid w:val="004442E0"/>
    <w:rsid w:val="004475A9"/>
    <w:rsid w:val="00447746"/>
    <w:rsid w:val="0045284C"/>
    <w:rsid w:val="00454723"/>
    <w:rsid w:val="004563DB"/>
    <w:rsid w:val="00462102"/>
    <w:rsid w:val="004627FD"/>
    <w:rsid w:val="00465366"/>
    <w:rsid w:val="0046629B"/>
    <w:rsid w:val="00466E8C"/>
    <w:rsid w:val="00467072"/>
    <w:rsid w:val="00470AF3"/>
    <w:rsid w:val="004759A8"/>
    <w:rsid w:val="00481224"/>
    <w:rsid w:val="004827B3"/>
    <w:rsid w:val="0048423C"/>
    <w:rsid w:val="0048538B"/>
    <w:rsid w:val="00485792"/>
    <w:rsid w:val="00486F92"/>
    <w:rsid w:val="00487275"/>
    <w:rsid w:val="00490654"/>
    <w:rsid w:val="00491575"/>
    <w:rsid w:val="004946BB"/>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D127E"/>
    <w:rsid w:val="004D5FE8"/>
    <w:rsid w:val="004E174B"/>
    <w:rsid w:val="004E325A"/>
    <w:rsid w:val="004E3E22"/>
    <w:rsid w:val="004E67AB"/>
    <w:rsid w:val="004E7998"/>
    <w:rsid w:val="004E79FF"/>
    <w:rsid w:val="004F1FA0"/>
    <w:rsid w:val="004F3849"/>
    <w:rsid w:val="004F54B2"/>
    <w:rsid w:val="004F702E"/>
    <w:rsid w:val="005004A0"/>
    <w:rsid w:val="00501A2A"/>
    <w:rsid w:val="00501FAC"/>
    <w:rsid w:val="00502573"/>
    <w:rsid w:val="00502B0C"/>
    <w:rsid w:val="00503213"/>
    <w:rsid w:val="00505584"/>
    <w:rsid w:val="00506CC4"/>
    <w:rsid w:val="00507890"/>
    <w:rsid w:val="005104CC"/>
    <w:rsid w:val="00513413"/>
    <w:rsid w:val="0051482D"/>
    <w:rsid w:val="00515484"/>
    <w:rsid w:val="005157CE"/>
    <w:rsid w:val="005157F8"/>
    <w:rsid w:val="005250F3"/>
    <w:rsid w:val="005258C8"/>
    <w:rsid w:val="00526EFA"/>
    <w:rsid w:val="0053177B"/>
    <w:rsid w:val="00532A51"/>
    <w:rsid w:val="00542C8F"/>
    <w:rsid w:val="00542D2E"/>
    <w:rsid w:val="005450FB"/>
    <w:rsid w:val="00545EAC"/>
    <w:rsid w:val="00550D4D"/>
    <w:rsid w:val="00550D51"/>
    <w:rsid w:val="005527C2"/>
    <w:rsid w:val="005570C4"/>
    <w:rsid w:val="00562207"/>
    <w:rsid w:val="00563054"/>
    <w:rsid w:val="005662CD"/>
    <w:rsid w:val="00566355"/>
    <w:rsid w:val="00566D41"/>
    <w:rsid w:val="0056784B"/>
    <w:rsid w:val="00573A97"/>
    <w:rsid w:val="00575957"/>
    <w:rsid w:val="00575FF5"/>
    <w:rsid w:val="00576D22"/>
    <w:rsid w:val="00577EE5"/>
    <w:rsid w:val="00582A15"/>
    <w:rsid w:val="00585CE6"/>
    <w:rsid w:val="0058671E"/>
    <w:rsid w:val="00590A31"/>
    <w:rsid w:val="00592936"/>
    <w:rsid w:val="00595BE1"/>
    <w:rsid w:val="005A226E"/>
    <w:rsid w:val="005A34A6"/>
    <w:rsid w:val="005B2EA5"/>
    <w:rsid w:val="005B3FA4"/>
    <w:rsid w:val="005B4AB0"/>
    <w:rsid w:val="005B5AF2"/>
    <w:rsid w:val="005B72D1"/>
    <w:rsid w:val="005B7585"/>
    <w:rsid w:val="005C0C05"/>
    <w:rsid w:val="005C11C9"/>
    <w:rsid w:val="005C42E8"/>
    <w:rsid w:val="005D0E07"/>
    <w:rsid w:val="005D3DDC"/>
    <w:rsid w:val="005D6E20"/>
    <w:rsid w:val="005E01CE"/>
    <w:rsid w:val="005E01D3"/>
    <w:rsid w:val="005E1DEC"/>
    <w:rsid w:val="005E4A95"/>
    <w:rsid w:val="005E681D"/>
    <w:rsid w:val="005E68EC"/>
    <w:rsid w:val="005E6CAE"/>
    <w:rsid w:val="005E7928"/>
    <w:rsid w:val="005E7A45"/>
    <w:rsid w:val="005F4859"/>
    <w:rsid w:val="005F4944"/>
    <w:rsid w:val="00601512"/>
    <w:rsid w:val="00604259"/>
    <w:rsid w:val="00604E4D"/>
    <w:rsid w:val="0060711D"/>
    <w:rsid w:val="00610686"/>
    <w:rsid w:val="006200E7"/>
    <w:rsid w:val="006207D8"/>
    <w:rsid w:val="00620E4E"/>
    <w:rsid w:val="0062166E"/>
    <w:rsid w:val="00622863"/>
    <w:rsid w:val="00631032"/>
    <w:rsid w:val="00632A3E"/>
    <w:rsid w:val="00633CAD"/>
    <w:rsid w:val="00634D65"/>
    <w:rsid w:val="00635969"/>
    <w:rsid w:val="00636BB4"/>
    <w:rsid w:val="006370EB"/>
    <w:rsid w:val="006375F2"/>
    <w:rsid w:val="00637B52"/>
    <w:rsid w:val="006414C2"/>
    <w:rsid w:val="0064397C"/>
    <w:rsid w:val="00644889"/>
    <w:rsid w:val="00647552"/>
    <w:rsid w:val="00655438"/>
    <w:rsid w:val="006555D6"/>
    <w:rsid w:val="006559CC"/>
    <w:rsid w:val="00656934"/>
    <w:rsid w:val="00664282"/>
    <w:rsid w:val="00664D06"/>
    <w:rsid w:val="00671706"/>
    <w:rsid w:val="0067391E"/>
    <w:rsid w:val="00677252"/>
    <w:rsid w:val="00682415"/>
    <w:rsid w:val="0068342A"/>
    <w:rsid w:val="00687770"/>
    <w:rsid w:val="00690EF0"/>
    <w:rsid w:val="00691498"/>
    <w:rsid w:val="006928E3"/>
    <w:rsid w:val="00692EF1"/>
    <w:rsid w:val="00693478"/>
    <w:rsid w:val="00693A45"/>
    <w:rsid w:val="00694BA4"/>
    <w:rsid w:val="006964BF"/>
    <w:rsid w:val="006A148F"/>
    <w:rsid w:val="006A2578"/>
    <w:rsid w:val="006A3430"/>
    <w:rsid w:val="006A3522"/>
    <w:rsid w:val="006A38B2"/>
    <w:rsid w:val="006A399F"/>
    <w:rsid w:val="006A5F73"/>
    <w:rsid w:val="006B1CCE"/>
    <w:rsid w:val="006B60EA"/>
    <w:rsid w:val="006B6811"/>
    <w:rsid w:val="006B684A"/>
    <w:rsid w:val="006C3FCC"/>
    <w:rsid w:val="006C73A8"/>
    <w:rsid w:val="006C79F3"/>
    <w:rsid w:val="006D17BA"/>
    <w:rsid w:val="006D1A08"/>
    <w:rsid w:val="006D1B8E"/>
    <w:rsid w:val="006D1E87"/>
    <w:rsid w:val="006D39F4"/>
    <w:rsid w:val="006D3EE6"/>
    <w:rsid w:val="006D7473"/>
    <w:rsid w:val="006D7E0D"/>
    <w:rsid w:val="006E00E1"/>
    <w:rsid w:val="006E044C"/>
    <w:rsid w:val="006E17E2"/>
    <w:rsid w:val="006E58B5"/>
    <w:rsid w:val="006E5DF6"/>
    <w:rsid w:val="006F5149"/>
    <w:rsid w:val="006F5E34"/>
    <w:rsid w:val="00700175"/>
    <w:rsid w:val="00700925"/>
    <w:rsid w:val="00700BDB"/>
    <w:rsid w:val="00702B5C"/>
    <w:rsid w:val="00702FBF"/>
    <w:rsid w:val="00710040"/>
    <w:rsid w:val="0071243E"/>
    <w:rsid w:val="00713DBA"/>
    <w:rsid w:val="007144FF"/>
    <w:rsid w:val="007154F1"/>
    <w:rsid w:val="007175ED"/>
    <w:rsid w:val="00717892"/>
    <w:rsid w:val="00717E48"/>
    <w:rsid w:val="00717EDD"/>
    <w:rsid w:val="00730810"/>
    <w:rsid w:val="00730BE7"/>
    <w:rsid w:val="00731499"/>
    <w:rsid w:val="00733E91"/>
    <w:rsid w:val="00734542"/>
    <w:rsid w:val="00742033"/>
    <w:rsid w:val="007429FC"/>
    <w:rsid w:val="00743374"/>
    <w:rsid w:val="00745E35"/>
    <w:rsid w:val="00746DF4"/>
    <w:rsid w:val="0075059D"/>
    <w:rsid w:val="007528D8"/>
    <w:rsid w:val="007569EB"/>
    <w:rsid w:val="0076088E"/>
    <w:rsid w:val="00763185"/>
    <w:rsid w:val="0076790B"/>
    <w:rsid w:val="00771D99"/>
    <w:rsid w:val="00775CC3"/>
    <w:rsid w:val="007776A3"/>
    <w:rsid w:val="00782BA5"/>
    <w:rsid w:val="007856C4"/>
    <w:rsid w:val="007860E0"/>
    <w:rsid w:val="0078739C"/>
    <w:rsid w:val="00787F6D"/>
    <w:rsid w:val="00791702"/>
    <w:rsid w:val="00791BF7"/>
    <w:rsid w:val="007929E7"/>
    <w:rsid w:val="00795552"/>
    <w:rsid w:val="00795698"/>
    <w:rsid w:val="00796A28"/>
    <w:rsid w:val="007973C3"/>
    <w:rsid w:val="00797801"/>
    <w:rsid w:val="00797F4A"/>
    <w:rsid w:val="007A038E"/>
    <w:rsid w:val="007A1674"/>
    <w:rsid w:val="007B4C75"/>
    <w:rsid w:val="007B621C"/>
    <w:rsid w:val="007C0438"/>
    <w:rsid w:val="007C37F1"/>
    <w:rsid w:val="007C40EC"/>
    <w:rsid w:val="007C4136"/>
    <w:rsid w:val="007C5156"/>
    <w:rsid w:val="007C6F0A"/>
    <w:rsid w:val="007D0E10"/>
    <w:rsid w:val="007D2880"/>
    <w:rsid w:val="007D4DF1"/>
    <w:rsid w:val="007D6EE6"/>
    <w:rsid w:val="007D7632"/>
    <w:rsid w:val="007D7B6C"/>
    <w:rsid w:val="007E1300"/>
    <w:rsid w:val="007E2BDE"/>
    <w:rsid w:val="007E72CE"/>
    <w:rsid w:val="007F0634"/>
    <w:rsid w:val="007F1FE4"/>
    <w:rsid w:val="007F3354"/>
    <w:rsid w:val="007F5521"/>
    <w:rsid w:val="00803F55"/>
    <w:rsid w:val="00805CE1"/>
    <w:rsid w:val="0080749C"/>
    <w:rsid w:val="00811B5B"/>
    <w:rsid w:val="00812DCA"/>
    <w:rsid w:val="0081337D"/>
    <w:rsid w:val="00814594"/>
    <w:rsid w:val="00817EB0"/>
    <w:rsid w:val="008210D9"/>
    <w:rsid w:val="0082344D"/>
    <w:rsid w:val="00824820"/>
    <w:rsid w:val="0082515B"/>
    <w:rsid w:val="00826E26"/>
    <w:rsid w:val="0082751F"/>
    <w:rsid w:val="00832FFD"/>
    <w:rsid w:val="00835E09"/>
    <w:rsid w:val="0084054E"/>
    <w:rsid w:val="0084123D"/>
    <w:rsid w:val="008418C4"/>
    <w:rsid w:val="00847EEC"/>
    <w:rsid w:val="0085324C"/>
    <w:rsid w:val="00854F02"/>
    <w:rsid w:val="00857508"/>
    <w:rsid w:val="0086320B"/>
    <w:rsid w:val="0086568C"/>
    <w:rsid w:val="008727AD"/>
    <w:rsid w:val="008731FA"/>
    <w:rsid w:val="008745A0"/>
    <w:rsid w:val="00875D3B"/>
    <w:rsid w:val="00876DBB"/>
    <w:rsid w:val="00880C3A"/>
    <w:rsid w:val="0088396E"/>
    <w:rsid w:val="00884A06"/>
    <w:rsid w:val="00890892"/>
    <w:rsid w:val="008A0337"/>
    <w:rsid w:val="008A7584"/>
    <w:rsid w:val="008B2595"/>
    <w:rsid w:val="008B26FE"/>
    <w:rsid w:val="008B3B4F"/>
    <w:rsid w:val="008B4B6A"/>
    <w:rsid w:val="008B5EF7"/>
    <w:rsid w:val="008C35A2"/>
    <w:rsid w:val="008C37F1"/>
    <w:rsid w:val="008C3967"/>
    <w:rsid w:val="008C7BAE"/>
    <w:rsid w:val="008C7DE8"/>
    <w:rsid w:val="008D1FC4"/>
    <w:rsid w:val="008D71C0"/>
    <w:rsid w:val="008E43FE"/>
    <w:rsid w:val="008E7175"/>
    <w:rsid w:val="008F01C9"/>
    <w:rsid w:val="008F5E22"/>
    <w:rsid w:val="009019F4"/>
    <w:rsid w:val="0090793C"/>
    <w:rsid w:val="00910008"/>
    <w:rsid w:val="00914BB1"/>
    <w:rsid w:val="009241E7"/>
    <w:rsid w:val="00924478"/>
    <w:rsid w:val="0092734A"/>
    <w:rsid w:val="009327E8"/>
    <w:rsid w:val="009368A6"/>
    <w:rsid w:val="00937725"/>
    <w:rsid w:val="00940223"/>
    <w:rsid w:val="009419F7"/>
    <w:rsid w:val="00941D99"/>
    <w:rsid w:val="00945301"/>
    <w:rsid w:val="00947B73"/>
    <w:rsid w:val="00953122"/>
    <w:rsid w:val="00953C30"/>
    <w:rsid w:val="00954B3B"/>
    <w:rsid w:val="00955005"/>
    <w:rsid w:val="00961E1C"/>
    <w:rsid w:val="009676BB"/>
    <w:rsid w:val="00970259"/>
    <w:rsid w:val="00972907"/>
    <w:rsid w:val="00973D14"/>
    <w:rsid w:val="00973F94"/>
    <w:rsid w:val="00974EFC"/>
    <w:rsid w:val="009775BC"/>
    <w:rsid w:val="0098316F"/>
    <w:rsid w:val="0098394A"/>
    <w:rsid w:val="00986FC8"/>
    <w:rsid w:val="00986FF0"/>
    <w:rsid w:val="00990054"/>
    <w:rsid w:val="009902CE"/>
    <w:rsid w:val="0099198E"/>
    <w:rsid w:val="00992722"/>
    <w:rsid w:val="0099520E"/>
    <w:rsid w:val="009965D7"/>
    <w:rsid w:val="00996662"/>
    <w:rsid w:val="009A14A6"/>
    <w:rsid w:val="009A26FE"/>
    <w:rsid w:val="009A6CD0"/>
    <w:rsid w:val="009B122D"/>
    <w:rsid w:val="009B39F4"/>
    <w:rsid w:val="009B5290"/>
    <w:rsid w:val="009C0097"/>
    <w:rsid w:val="009C0681"/>
    <w:rsid w:val="009C28E2"/>
    <w:rsid w:val="009C2CD1"/>
    <w:rsid w:val="009C6FD3"/>
    <w:rsid w:val="009D09D8"/>
    <w:rsid w:val="009D0D88"/>
    <w:rsid w:val="009D0E01"/>
    <w:rsid w:val="009D5877"/>
    <w:rsid w:val="009D6005"/>
    <w:rsid w:val="009D6A1D"/>
    <w:rsid w:val="009E1646"/>
    <w:rsid w:val="009E2E81"/>
    <w:rsid w:val="009E3B79"/>
    <w:rsid w:val="009E3D36"/>
    <w:rsid w:val="009E4388"/>
    <w:rsid w:val="009E5CD5"/>
    <w:rsid w:val="009E69B9"/>
    <w:rsid w:val="009F09E6"/>
    <w:rsid w:val="009F1430"/>
    <w:rsid w:val="009F3961"/>
    <w:rsid w:val="009F3B1A"/>
    <w:rsid w:val="009F49C3"/>
    <w:rsid w:val="009F5AB4"/>
    <w:rsid w:val="009F5D67"/>
    <w:rsid w:val="009F701A"/>
    <w:rsid w:val="009F758A"/>
    <w:rsid w:val="00A0258F"/>
    <w:rsid w:val="00A034E1"/>
    <w:rsid w:val="00A0351F"/>
    <w:rsid w:val="00A0543C"/>
    <w:rsid w:val="00A10DB9"/>
    <w:rsid w:val="00A136ED"/>
    <w:rsid w:val="00A23979"/>
    <w:rsid w:val="00A23EC3"/>
    <w:rsid w:val="00A2473F"/>
    <w:rsid w:val="00A2495C"/>
    <w:rsid w:val="00A25863"/>
    <w:rsid w:val="00A268D1"/>
    <w:rsid w:val="00A31218"/>
    <w:rsid w:val="00A31682"/>
    <w:rsid w:val="00A3173F"/>
    <w:rsid w:val="00A3204A"/>
    <w:rsid w:val="00A32F83"/>
    <w:rsid w:val="00A34133"/>
    <w:rsid w:val="00A354BD"/>
    <w:rsid w:val="00A35C7E"/>
    <w:rsid w:val="00A502AC"/>
    <w:rsid w:val="00A50948"/>
    <w:rsid w:val="00A566D9"/>
    <w:rsid w:val="00A60997"/>
    <w:rsid w:val="00A60BAC"/>
    <w:rsid w:val="00A63200"/>
    <w:rsid w:val="00A643B8"/>
    <w:rsid w:val="00A64E90"/>
    <w:rsid w:val="00A673C4"/>
    <w:rsid w:val="00A701A7"/>
    <w:rsid w:val="00A731F1"/>
    <w:rsid w:val="00A75114"/>
    <w:rsid w:val="00A75297"/>
    <w:rsid w:val="00A7791D"/>
    <w:rsid w:val="00A77FF7"/>
    <w:rsid w:val="00A8212C"/>
    <w:rsid w:val="00A83516"/>
    <w:rsid w:val="00A85250"/>
    <w:rsid w:val="00A86E7F"/>
    <w:rsid w:val="00A913A1"/>
    <w:rsid w:val="00A91578"/>
    <w:rsid w:val="00A923BB"/>
    <w:rsid w:val="00A92CA3"/>
    <w:rsid w:val="00A93D8C"/>
    <w:rsid w:val="00A94C65"/>
    <w:rsid w:val="00A9727D"/>
    <w:rsid w:val="00AA1508"/>
    <w:rsid w:val="00AA2F66"/>
    <w:rsid w:val="00AA68C1"/>
    <w:rsid w:val="00AB0088"/>
    <w:rsid w:val="00AB064C"/>
    <w:rsid w:val="00AB1607"/>
    <w:rsid w:val="00AB5B3A"/>
    <w:rsid w:val="00AB69D0"/>
    <w:rsid w:val="00AB7DEF"/>
    <w:rsid w:val="00AC0E81"/>
    <w:rsid w:val="00AC13CC"/>
    <w:rsid w:val="00AC3CE0"/>
    <w:rsid w:val="00AC48AE"/>
    <w:rsid w:val="00AC6103"/>
    <w:rsid w:val="00AC73AB"/>
    <w:rsid w:val="00AC76E9"/>
    <w:rsid w:val="00AD0544"/>
    <w:rsid w:val="00AD3DAB"/>
    <w:rsid w:val="00AD4EAE"/>
    <w:rsid w:val="00AD584A"/>
    <w:rsid w:val="00AD7AFB"/>
    <w:rsid w:val="00AE0CB1"/>
    <w:rsid w:val="00AE48A0"/>
    <w:rsid w:val="00AE4DA2"/>
    <w:rsid w:val="00AE5072"/>
    <w:rsid w:val="00AE5525"/>
    <w:rsid w:val="00AE5B8F"/>
    <w:rsid w:val="00AF08FD"/>
    <w:rsid w:val="00AF0CEC"/>
    <w:rsid w:val="00AF2B21"/>
    <w:rsid w:val="00AF3A90"/>
    <w:rsid w:val="00AF4A47"/>
    <w:rsid w:val="00B03F20"/>
    <w:rsid w:val="00B05781"/>
    <w:rsid w:val="00B06EDF"/>
    <w:rsid w:val="00B07110"/>
    <w:rsid w:val="00B11D9B"/>
    <w:rsid w:val="00B12EA0"/>
    <w:rsid w:val="00B15391"/>
    <w:rsid w:val="00B162C9"/>
    <w:rsid w:val="00B16AF7"/>
    <w:rsid w:val="00B21356"/>
    <w:rsid w:val="00B230BA"/>
    <w:rsid w:val="00B26178"/>
    <w:rsid w:val="00B279A9"/>
    <w:rsid w:val="00B31502"/>
    <w:rsid w:val="00B31DF0"/>
    <w:rsid w:val="00B32753"/>
    <w:rsid w:val="00B35A1F"/>
    <w:rsid w:val="00B40E1D"/>
    <w:rsid w:val="00B41F73"/>
    <w:rsid w:val="00B46018"/>
    <w:rsid w:val="00B4707F"/>
    <w:rsid w:val="00B5242C"/>
    <w:rsid w:val="00B52D2F"/>
    <w:rsid w:val="00B532E5"/>
    <w:rsid w:val="00B56892"/>
    <w:rsid w:val="00B5733F"/>
    <w:rsid w:val="00B61325"/>
    <w:rsid w:val="00B67C49"/>
    <w:rsid w:val="00B77692"/>
    <w:rsid w:val="00B8009E"/>
    <w:rsid w:val="00B8736C"/>
    <w:rsid w:val="00B90AC5"/>
    <w:rsid w:val="00B946BB"/>
    <w:rsid w:val="00B962BF"/>
    <w:rsid w:val="00BA67B2"/>
    <w:rsid w:val="00BB18AF"/>
    <w:rsid w:val="00BB3204"/>
    <w:rsid w:val="00BB4384"/>
    <w:rsid w:val="00BB7EAB"/>
    <w:rsid w:val="00BC0A78"/>
    <w:rsid w:val="00BC1BD9"/>
    <w:rsid w:val="00BC2EF0"/>
    <w:rsid w:val="00BC3736"/>
    <w:rsid w:val="00BC3ECE"/>
    <w:rsid w:val="00BC523B"/>
    <w:rsid w:val="00BC5B69"/>
    <w:rsid w:val="00BC6B0E"/>
    <w:rsid w:val="00BD1FFE"/>
    <w:rsid w:val="00BD3B69"/>
    <w:rsid w:val="00BD4A8E"/>
    <w:rsid w:val="00BD753D"/>
    <w:rsid w:val="00BE1C99"/>
    <w:rsid w:val="00BE3751"/>
    <w:rsid w:val="00BE5517"/>
    <w:rsid w:val="00BE6F36"/>
    <w:rsid w:val="00BE72DA"/>
    <w:rsid w:val="00BE7D50"/>
    <w:rsid w:val="00BE7DF2"/>
    <w:rsid w:val="00BF3242"/>
    <w:rsid w:val="00BF4AC2"/>
    <w:rsid w:val="00BF7BE1"/>
    <w:rsid w:val="00C006B9"/>
    <w:rsid w:val="00C015A5"/>
    <w:rsid w:val="00C02434"/>
    <w:rsid w:val="00C04005"/>
    <w:rsid w:val="00C1271D"/>
    <w:rsid w:val="00C143BF"/>
    <w:rsid w:val="00C21545"/>
    <w:rsid w:val="00C23BAF"/>
    <w:rsid w:val="00C26F19"/>
    <w:rsid w:val="00C276BB"/>
    <w:rsid w:val="00C27B12"/>
    <w:rsid w:val="00C32AE4"/>
    <w:rsid w:val="00C34A4D"/>
    <w:rsid w:val="00C369A7"/>
    <w:rsid w:val="00C37FA8"/>
    <w:rsid w:val="00C40A99"/>
    <w:rsid w:val="00C416B9"/>
    <w:rsid w:val="00C43EDB"/>
    <w:rsid w:val="00C465A9"/>
    <w:rsid w:val="00C478E2"/>
    <w:rsid w:val="00C50143"/>
    <w:rsid w:val="00C509EB"/>
    <w:rsid w:val="00C579EA"/>
    <w:rsid w:val="00C63509"/>
    <w:rsid w:val="00C6686A"/>
    <w:rsid w:val="00C6727C"/>
    <w:rsid w:val="00C70583"/>
    <w:rsid w:val="00C706D6"/>
    <w:rsid w:val="00C71375"/>
    <w:rsid w:val="00C774E9"/>
    <w:rsid w:val="00C77A3E"/>
    <w:rsid w:val="00C800F8"/>
    <w:rsid w:val="00C8587C"/>
    <w:rsid w:val="00C92B6B"/>
    <w:rsid w:val="00C93363"/>
    <w:rsid w:val="00C94D22"/>
    <w:rsid w:val="00C97AFC"/>
    <w:rsid w:val="00CA03A5"/>
    <w:rsid w:val="00CA0A37"/>
    <w:rsid w:val="00CA1EA3"/>
    <w:rsid w:val="00CA6017"/>
    <w:rsid w:val="00CA6D1F"/>
    <w:rsid w:val="00CB1BA8"/>
    <w:rsid w:val="00CB1EC9"/>
    <w:rsid w:val="00CB68A3"/>
    <w:rsid w:val="00CC0627"/>
    <w:rsid w:val="00CC1AEB"/>
    <w:rsid w:val="00CC2FAE"/>
    <w:rsid w:val="00CC3748"/>
    <w:rsid w:val="00CC4E20"/>
    <w:rsid w:val="00CC5090"/>
    <w:rsid w:val="00CC5D2A"/>
    <w:rsid w:val="00CC6AC7"/>
    <w:rsid w:val="00CD0BEF"/>
    <w:rsid w:val="00CD3AAD"/>
    <w:rsid w:val="00CD6E9D"/>
    <w:rsid w:val="00CE1B43"/>
    <w:rsid w:val="00CE2700"/>
    <w:rsid w:val="00CE2B82"/>
    <w:rsid w:val="00CE37C1"/>
    <w:rsid w:val="00CE6FB9"/>
    <w:rsid w:val="00CF2F95"/>
    <w:rsid w:val="00CF4657"/>
    <w:rsid w:val="00CF6076"/>
    <w:rsid w:val="00CF61A5"/>
    <w:rsid w:val="00CF70A0"/>
    <w:rsid w:val="00CF735C"/>
    <w:rsid w:val="00D02004"/>
    <w:rsid w:val="00D0259C"/>
    <w:rsid w:val="00D03849"/>
    <w:rsid w:val="00D0449B"/>
    <w:rsid w:val="00D04509"/>
    <w:rsid w:val="00D0475C"/>
    <w:rsid w:val="00D04DB0"/>
    <w:rsid w:val="00D05A3F"/>
    <w:rsid w:val="00D05C5D"/>
    <w:rsid w:val="00D06F74"/>
    <w:rsid w:val="00D07536"/>
    <w:rsid w:val="00D07F69"/>
    <w:rsid w:val="00D11CC9"/>
    <w:rsid w:val="00D140C0"/>
    <w:rsid w:val="00D145B9"/>
    <w:rsid w:val="00D17A35"/>
    <w:rsid w:val="00D2036E"/>
    <w:rsid w:val="00D20875"/>
    <w:rsid w:val="00D22BF4"/>
    <w:rsid w:val="00D2303A"/>
    <w:rsid w:val="00D23800"/>
    <w:rsid w:val="00D2506F"/>
    <w:rsid w:val="00D25853"/>
    <w:rsid w:val="00D27365"/>
    <w:rsid w:val="00D3092A"/>
    <w:rsid w:val="00D31B86"/>
    <w:rsid w:val="00D43456"/>
    <w:rsid w:val="00D44EBE"/>
    <w:rsid w:val="00D46663"/>
    <w:rsid w:val="00D51402"/>
    <w:rsid w:val="00D516BE"/>
    <w:rsid w:val="00D548E3"/>
    <w:rsid w:val="00D54ED4"/>
    <w:rsid w:val="00D5505E"/>
    <w:rsid w:val="00D57051"/>
    <w:rsid w:val="00D57D50"/>
    <w:rsid w:val="00D62D31"/>
    <w:rsid w:val="00D63832"/>
    <w:rsid w:val="00D645D3"/>
    <w:rsid w:val="00D65707"/>
    <w:rsid w:val="00D65C3B"/>
    <w:rsid w:val="00D71BE3"/>
    <w:rsid w:val="00D73849"/>
    <w:rsid w:val="00D73DD2"/>
    <w:rsid w:val="00D7656D"/>
    <w:rsid w:val="00D807BC"/>
    <w:rsid w:val="00D83E7A"/>
    <w:rsid w:val="00D921B6"/>
    <w:rsid w:val="00D95E8D"/>
    <w:rsid w:val="00D964B6"/>
    <w:rsid w:val="00D97629"/>
    <w:rsid w:val="00DA026A"/>
    <w:rsid w:val="00DA0A34"/>
    <w:rsid w:val="00DA1355"/>
    <w:rsid w:val="00DA1FA1"/>
    <w:rsid w:val="00DA33F0"/>
    <w:rsid w:val="00DA4AA9"/>
    <w:rsid w:val="00DA7F80"/>
    <w:rsid w:val="00DB1312"/>
    <w:rsid w:val="00DB227A"/>
    <w:rsid w:val="00DB3676"/>
    <w:rsid w:val="00DB368C"/>
    <w:rsid w:val="00DB396B"/>
    <w:rsid w:val="00DB6684"/>
    <w:rsid w:val="00DC0D6A"/>
    <w:rsid w:val="00DC14FA"/>
    <w:rsid w:val="00DC53E0"/>
    <w:rsid w:val="00DC7280"/>
    <w:rsid w:val="00DC7562"/>
    <w:rsid w:val="00DD49FA"/>
    <w:rsid w:val="00DD773B"/>
    <w:rsid w:val="00DE0F22"/>
    <w:rsid w:val="00DE3063"/>
    <w:rsid w:val="00DE6D62"/>
    <w:rsid w:val="00DF05C5"/>
    <w:rsid w:val="00DF0662"/>
    <w:rsid w:val="00DF08C2"/>
    <w:rsid w:val="00DF0AA5"/>
    <w:rsid w:val="00DF166B"/>
    <w:rsid w:val="00DF1EDE"/>
    <w:rsid w:val="00DF26F6"/>
    <w:rsid w:val="00DF5F52"/>
    <w:rsid w:val="00E04A90"/>
    <w:rsid w:val="00E05376"/>
    <w:rsid w:val="00E10432"/>
    <w:rsid w:val="00E12C28"/>
    <w:rsid w:val="00E12DFF"/>
    <w:rsid w:val="00E1737B"/>
    <w:rsid w:val="00E21472"/>
    <w:rsid w:val="00E21D9B"/>
    <w:rsid w:val="00E22B89"/>
    <w:rsid w:val="00E255A8"/>
    <w:rsid w:val="00E260B6"/>
    <w:rsid w:val="00E315AF"/>
    <w:rsid w:val="00E31FD5"/>
    <w:rsid w:val="00E3213F"/>
    <w:rsid w:val="00E3558A"/>
    <w:rsid w:val="00E4010E"/>
    <w:rsid w:val="00E409B9"/>
    <w:rsid w:val="00E41B11"/>
    <w:rsid w:val="00E424B5"/>
    <w:rsid w:val="00E46F0A"/>
    <w:rsid w:val="00E5133A"/>
    <w:rsid w:val="00E55178"/>
    <w:rsid w:val="00E565FD"/>
    <w:rsid w:val="00E576C2"/>
    <w:rsid w:val="00E579A9"/>
    <w:rsid w:val="00E62A69"/>
    <w:rsid w:val="00E70073"/>
    <w:rsid w:val="00E713AF"/>
    <w:rsid w:val="00E72E53"/>
    <w:rsid w:val="00E761C3"/>
    <w:rsid w:val="00E8027B"/>
    <w:rsid w:val="00E85608"/>
    <w:rsid w:val="00E865D0"/>
    <w:rsid w:val="00E87BF5"/>
    <w:rsid w:val="00E9015A"/>
    <w:rsid w:val="00E902E1"/>
    <w:rsid w:val="00E90547"/>
    <w:rsid w:val="00E91E4E"/>
    <w:rsid w:val="00E93116"/>
    <w:rsid w:val="00E95B05"/>
    <w:rsid w:val="00EA0425"/>
    <w:rsid w:val="00EA16C4"/>
    <w:rsid w:val="00EA33F3"/>
    <w:rsid w:val="00EA3A3E"/>
    <w:rsid w:val="00EB040A"/>
    <w:rsid w:val="00EB078A"/>
    <w:rsid w:val="00EB137D"/>
    <w:rsid w:val="00EB1781"/>
    <w:rsid w:val="00EB36C1"/>
    <w:rsid w:val="00EB4603"/>
    <w:rsid w:val="00EB4A8E"/>
    <w:rsid w:val="00EB7F61"/>
    <w:rsid w:val="00EC1323"/>
    <w:rsid w:val="00EC161C"/>
    <w:rsid w:val="00EC26C6"/>
    <w:rsid w:val="00EC5E9D"/>
    <w:rsid w:val="00ED51B4"/>
    <w:rsid w:val="00ED713E"/>
    <w:rsid w:val="00ED7274"/>
    <w:rsid w:val="00EE1CA7"/>
    <w:rsid w:val="00EE2039"/>
    <w:rsid w:val="00EE2ACB"/>
    <w:rsid w:val="00EE3F50"/>
    <w:rsid w:val="00EE42C5"/>
    <w:rsid w:val="00EE48E2"/>
    <w:rsid w:val="00EE6292"/>
    <w:rsid w:val="00EF19EE"/>
    <w:rsid w:val="00EF1E62"/>
    <w:rsid w:val="00EF3934"/>
    <w:rsid w:val="00EF794C"/>
    <w:rsid w:val="00F016F9"/>
    <w:rsid w:val="00F06C66"/>
    <w:rsid w:val="00F0757E"/>
    <w:rsid w:val="00F11EAC"/>
    <w:rsid w:val="00F1298F"/>
    <w:rsid w:val="00F14ACE"/>
    <w:rsid w:val="00F153BA"/>
    <w:rsid w:val="00F15C4F"/>
    <w:rsid w:val="00F16D7D"/>
    <w:rsid w:val="00F17FAF"/>
    <w:rsid w:val="00F21706"/>
    <w:rsid w:val="00F226F1"/>
    <w:rsid w:val="00F23254"/>
    <w:rsid w:val="00F248A2"/>
    <w:rsid w:val="00F24BC2"/>
    <w:rsid w:val="00F26C48"/>
    <w:rsid w:val="00F26FDB"/>
    <w:rsid w:val="00F273C0"/>
    <w:rsid w:val="00F276CC"/>
    <w:rsid w:val="00F308A0"/>
    <w:rsid w:val="00F3320F"/>
    <w:rsid w:val="00F33F8C"/>
    <w:rsid w:val="00F3521F"/>
    <w:rsid w:val="00F3539B"/>
    <w:rsid w:val="00F35597"/>
    <w:rsid w:val="00F42267"/>
    <w:rsid w:val="00F428FB"/>
    <w:rsid w:val="00F42C58"/>
    <w:rsid w:val="00F46D99"/>
    <w:rsid w:val="00F51D3F"/>
    <w:rsid w:val="00F522F6"/>
    <w:rsid w:val="00F5375A"/>
    <w:rsid w:val="00F54AF7"/>
    <w:rsid w:val="00F561B5"/>
    <w:rsid w:val="00F6102D"/>
    <w:rsid w:val="00F62374"/>
    <w:rsid w:val="00F632EE"/>
    <w:rsid w:val="00F63DA0"/>
    <w:rsid w:val="00F677DD"/>
    <w:rsid w:val="00F74E7C"/>
    <w:rsid w:val="00F74F3C"/>
    <w:rsid w:val="00F82152"/>
    <w:rsid w:val="00F827A6"/>
    <w:rsid w:val="00F83567"/>
    <w:rsid w:val="00F84706"/>
    <w:rsid w:val="00F84CB5"/>
    <w:rsid w:val="00F85AFF"/>
    <w:rsid w:val="00F85FDD"/>
    <w:rsid w:val="00F86FC7"/>
    <w:rsid w:val="00F915E4"/>
    <w:rsid w:val="00F92577"/>
    <w:rsid w:val="00F92F32"/>
    <w:rsid w:val="00F9321D"/>
    <w:rsid w:val="00FA1EDC"/>
    <w:rsid w:val="00FA2B4E"/>
    <w:rsid w:val="00FA7660"/>
    <w:rsid w:val="00FB10B2"/>
    <w:rsid w:val="00FB21B6"/>
    <w:rsid w:val="00FB3EC7"/>
    <w:rsid w:val="00FB4FB4"/>
    <w:rsid w:val="00FB5D7E"/>
    <w:rsid w:val="00FB6D90"/>
    <w:rsid w:val="00FC4377"/>
    <w:rsid w:val="00FC6F22"/>
    <w:rsid w:val="00FD549D"/>
    <w:rsid w:val="00FE0C85"/>
    <w:rsid w:val="00FE2153"/>
    <w:rsid w:val="00FE4DC1"/>
    <w:rsid w:val="00FE64F8"/>
    <w:rsid w:val="00FE73CA"/>
    <w:rsid w:val="00FE74EB"/>
    <w:rsid w:val="00FF1F23"/>
    <w:rsid w:val="00FF2595"/>
    <w:rsid w:val="00FF2967"/>
    <w:rsid w:val="00FF4ED9"/>
    <w:rsid w:val="00FF5A06"/>
    <w:rsid w:val="00FF78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8B1EC-8089-4CA4-8356-0187D9D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15455</Words>
  <Characters>8809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19-06-20T00:15:00Z</cp:lastPrinted>
  <dcterms:created xsi:type="dcterms:W3CDTF">2019-08-06T05:06:00Z</dcterms:created>
  <dcterms:modified xsi:type="dcterms:W3CDTF">2019-08-06T05:06:00Z</dcterms:modified>
</cp:coreProperties>
</file>